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8863DC" w14:textId="77777777" w:rsidR="00EA46DC" w:rsidRPr="00E13132" w:rsidRDefault="00EA46DC" w:rsidP="00733EEF">
      <w:pPr>
        <w:pStyle w:val="BodyText"/>
        <w:spacing w:before="9"/>
        <w:rPr>
          <w:sz w:val="22"/>
        </w:rPr>
      </w:pPr>
    </w:p>
    <w:p w14:paraId="75AF5394" w14:textId="69369C33" w:rsidR="00EA46DC" w:rsidRPr="00E13132" w:rsidRDefault="006B3533" w:rsidP="00733EEF">
      <w:pPr>
        <w:pStyle w:val="Title"/>
      </w:pPr>
      <w:r w:rsidRPr="00E13132">
        <w:t xml:space="preserve">Penggunaan Metode Technology Acceptance Model (TAM) </w:t>
      </w:r>
      <w:r w:rsidR="0084049D" w:rsidRPr="00E13132">
        <w:t>d</w:t>
      </w:r>
      <w:r w:rsidRPr="00E13132">
        <w:t>alam Analisis Sistem Informasi Alista (</w:t>
      </w:r>
      <w:r w:rsidRPr="00E13132">
        <w:rPr>
          <w:i/>
          <w:iCs/>
        </w:rPr>
        <w:t xml:space="preserve">Application </w:t>
      </w:r>
      <w:r w:rsidR="006C2D33" w:rsidRPr="00E13132">
        <w:rPr>
          <w:i/>
          <w:iCs/>
        </w:rPr>
        <w:t>o</w:t>
      </w:r>
      <w:r w:rsidRPr="00E13132">
        <w:rPr>
          <w:i/>
          <w:iCs/>
        </w:rPr>
        <w:t xml:space="preserve">f Logistic </w:t>
      </w:r>
      <w:r w:rsidR="006C2D33" w:rsidRPr="00E13132">
        <w:rPr>
          <w:i/>
          <w:iCs/>
        </w:rPr>
        <w:t>a</w:t>
      </w:r>
      <w:r w:rsidRPr="00E13132">
        <w:rPr>
          <w:i/>
          <w:iCs/>
        </w:rPr>
        <w:t>nd Supply Telkom Akses</w:t>
      </w:r>
      <w:r w:rsidRPr="00E13132">
        <w:t>)</w:t>
      </w:r>
    </w:p>
    <w:p w14:paraId="62264C33" w14:textId="44C7B16F" w:rsidR="00EA46DC" w:rsidRPr="00E13132" w:rsidRDefault="006C2D33" w:rsidP="00733EEF">
      <w:pPr>
        <w:pStyle w:val="Heading1"/>
        <w:spacing w:before="268"/>
        <w:ind w:left="330" w:right="330"/>
        <w:jc w:val="center"/>
        <w:rPr>
          <w:vertAlign w:val="superscript"/>
        </w:rPr>
      </w:pPr>
      <w:r w:rsidRPr="00E13132">
        <w:rPr>
          <w:w w:val="95"/>
        </w:rPr>
        <w:t>Ida Ayu Putu Ayunda Aprilia Sugiantari</w:t>
      </w:r>
      <w:proofErr w:type="gramStart"/>
      <w:r w:rsidRPr="00E13132">
        <w:rPr>
          <w:w w:val="95"/>
          <w:vertAlign w:val="superscript"/>
        </w:rPr>
        <w:t>1</w:t>
      </w:r>
      <w:r w:rsidR="00183E6C" w:rsidRPr="00E13132">
        <w:rPr>
          <w:w w:val="95"/>
          <w:vertAlign w:val="superscript"/>
        </w:rPr>
        <w:t>,*</w:t>
      </w:r>
      <w:proofErr w:type="gramEnd"/>
      <w:r w:rsidRPr="00E13132">
        <w:rPr>
          <w:w w:val="95"/>
        </w:rPr>
        <w:t>, Ni Luh Ayu Widiasih</w:t>
      </w:r>
      <w:r w:rsidRPr="00E13132">
        <w:rPr>
          <w:w w:val="95"/>
          <w:vertAlign w:val="superscript"/>
        </w:rPr>
        <w:t>2</w:t>
      </w:r>
      <w:r w:rsidRPr="00E13132">
        <w:rPr>
          <w:w w:val="95"/>
        </w:rPr>
        <w:t>, I Made Agus Oka Gunawan</w:t>
      </w:r>
      <w:r w:rsidRPr="00E13132">
        <w:rPr>
          <w:w w:val="95"/>
          <w:vertAlign w:val="superscript"/>
        </w:rPr>
        <w:t>3</w:t>
      </w:r>
      <w:r w:rsidRPr="00E13132">
        <w:rPr>
          <w:w w:val="95"/>
        </w:rPr>
        <w:t xml:space="preserve">, </w:t>
      </w:r>
      <w:r w:rsidR="00183E6C" w:rsidRPr="00E13132">
        <w:rPr>
          <w:w w:val="95"/>
        </w:rPr>
        <w:t>Gede Indrawan</w:t>
      </w:r>
      <w:r w:rsidR="00183E6C" w:rsidRPr="00E13132">
        <w:rPr>
          <w:w w:val="95"/>
          <w:vertAlign w:val="superscript"/>
        </w:rPr>
        <w:t>4</w:t>
      </w:r>
    </w:p>
    <w:p w14:paraId="0E900A3A" w14:textId="5B3D58AA" w:rsidR="004A1F90" w:rsidRPr="00E13132" w:rsidRDefault="004A1F90" w:rsidP="004A1F90">
      <w:pPr>
        <w:ind w:left="426" w:right="212"/>
        <w:jc w:val="center"/>
        <w:rPr>
          <w:i/>
          <w:iCs/>
          <w:w w:val="95"/>
          <w:position w:val="5"/>
          <w:sz w:val="24"/>
          <w:szCs w:val="44"/>
        </w:rPr>
      </w:pPr>
      <w:r w:rsidRPr="00E13132">
        <w:rPr>
          <w:i/>
          <w:iCs/>
          <w:w w:val="95"/>
          <w:position w:val="5"/>
          <w:sz w:val="24"/>
          <w:szCs w:val="44"/>
          <w:vertAlign w:val="superscript"/>
        </w:rPr>
        <w:t>1,2</w:t>
      </w:r>
      <w:r w:rsidRPr="00E13132">
        <w:rPr>
          <w:i/>
          <w:iCs/>
          <w:w w:val="95"/>
          <w:position w:val="5"/>
          <w:sz w:val="24"/>
          <w:szCs w:val="44"/>
        </w:rPr>
        <w:t>Program Studi Akuntansi Program Pascasarjana, Universitas Pendidikan Ganesha</w:t>
      </w:r>
    </w:p>
    <w:p w14:paraId="46D1566F" w14:textId="7D6399A2" w:rsidR="004A1F90" w:rsidRPr="00E13132" w:rsidRDefault="004A1F90" w:rsidP="004A1F90">
      <w:pPr>
        <w:ind w:left="426" w:right="212"/>
        <w:jc w:val="center"/>
        <w:rPr>
          <w:i/>
          <w:iCs/>
          <w:w w:val="95"/>
          <w:position w:val="5"/>
          <w:sz w:val="24"/>
          <w:szCs w:val="44"/>
        </w:rPr>
      </w:pPr>
      <w:r w:rsidRPr="00E13132">
        <w:rPr>
          <w:i/>
          <w:iCs/>
          <w:w w:val="95"/>
          <w:position w:val="5"/>
          <w:sz w:val="24"/>
          <w:szCs w:val="44"/>
          <w:vertAlign w:val="superscript"/>
        </w:rPr>
        <w:t>3</w:t>
      </w:r>
      <w:r w:rsidRPr="00E13132">
        <w:rPr>
          <w:i/>
          <w:iCs/>
          <w:w w:val="95"/>
          <w:position w:val="5"/>
          <w:sz w:val="24"/>
          <w:szCs w:val="44"/>
        </w:rPr>
        <w:t>Program Studi Sistem Informasi, Fakultas Sains dan Teknologi, Universitas Tabanan</w:t>
      </w:r>
    </w:p>
    <w:p w14:paraId="48D49BBA" w14:textId="5177D643" w:rsidR="004A1F90" w:rsidRPr="00E13132" w:rsidRDefault="004A1F90" w:rsidP="004A1F90">
      <w:pPr>
        <w:ind w:left="426" w:right="212"/>
        <w:jc w:val="center"/>
        <w:rPr>
          <w:i/>
          <w:iCs/>
          <w:w w:val="95"/>
          <w:position w:val="5"/>
          <w:sz w:val="24"/>
          <w:szCs w:val="44"/>
        </w:rPr>
      </w:pPr>
      <w:r w:rsidRPr="00E13132">
        <w:rPr>
          <w:i/>
          <w:iCs/>
          <w:w w:val="95"/>
          <w:position w:val="5"/>
          <w:sz w:val="24"/>
          <w:szCs w:val="44"/>
          <w:vertAlign w:val="superscript"/>
        </w:rPr>
        <w:t>4</w:t>
      </w:r>
      <w:r w:rsidRPr="00E13132">
        <w:rPr>
          <w:i/>
          <w:iCs/>
          <w:w w:val="95"/>
          <w:position w:val="5"/>
          <w:sz w:val="24"/>
          <w:szCs w:val="44"/>
        </w:rPr>
        <w:t>Program Studi Ilmu Komputer Program Pascasarjana, Universitas Pendidikan Ganesha</w:t>
      </w:r>
    </w:p>
    <w:p w14:paraId="48B6D8E3" w14:textId="77777777" w:rsidR="004A1F90" w:rsidRPr="00E13132" w:rsidRDefault="00056D69" w:rsidP="004A1F90">
      <w:pPr>
        <w:ind w:left="2481" w:right="2475"/>
        <w:jc w:val="center"/>
        <w:rPr>
          <w:i/>
          <w:iCs/>
        </w:rPr>
      </w:pPr>
      <w:r w:rsidRPr="00E13132">
        <w:rPr>
          <w:i/>
          <w:iCs/>
          <w:w w:val="95"/>
          <w:position w:val="5"/>
          <w:vertAlign w:val="superscript"/>
        </w:rPr>
        <w:t>1</w:t>
      </w:r>
      <w:hyperlink r:id="rId8" w:history="1">
        <w:r w:rsidRPr="00E13132">
          <w:rPr>
            <w:rStyle w:val="Hyperlink"/>
            <w:i/>
            <w:iCs/>
            <w:szCs w:val="24"/>
          </w:rPr>
          <w:t>ayu.ayunda@student.undiksha.ac.id</w:t>
        </w:r>
        <w:r w:rsidRPr="00E13132">
          <w:rPr>
            <w:rStyle w:val="Hyperlink"/>
            <w:i/>
            <w:iCs/>
            <w:szCs w:val="24"/>
            <w:vertAlign w:val="superscript"/>
          </w:rPr>
          <w:t>*</w:t>
        </w:r>
      </w:hyperlink>
      <w:r w:rsidR="00183E6C" w:rsidRPr="00E13132">
        <w:rPr>
          <w:i/>
          <w:iCs/>
          <w:szCs w:val="24"/>
        </w:rPr>
        <w:t>,</w:t>
      </w:r>
      <w:r w:rsidR="00A40F25" w:rsidRPr="00E13132">
        <w:rPr>
          <w:i/>
          <w:iCs/>
          <w:sz w:val="20"/>
        </w:rPr>
        <w:t xml:space="preserve"> </w:t>
      </w:r>
      <w:r w:rsidRPr="00E13132">
        <w:rPr>
          <w:i/>
          <w:iCs/>
          <w:szCs w:val="24"/>
          <w:vertAlign w:val="superscript"/>
        </w:rPr>
        <w:t>2</w:t>
      </w:r>
      <w:hyperlink r:id="rId9" w:history="1">
        <w:r w:rsidRPr="00E13132">
          <w:rPr>
            <w:rStyle w:val="Hyperlink"/>
            <w:i/>
            <w:iCs/>
          </w:rPr>
          <w:t>ayu.widiasih@student.undiksha.ac.id</w:t>
        </w:r>
      </w:hyperlink>
      <w:r w:rsidRPr="00E13132">
        <w:rPr>
          <w:i/>
          <w:iCs/>
        </w:rPr>
        <w:t>,</w:t>
      </w:r>
    </w:p>
    <w:p w14:paraId="72463A6F" w14:textId="52669CA4" w:rsidR="00EA46DC" w:rsidRPr="00E13132" w:rsidRDefault="004A1F90" w:rsidP="004A1F90">
      <w:pPr>
        <w:ind w:left="3201" w:right="2475" w:firstLine="399"/>
        <w:rPr>
          <w:i/>
          <w:iCs/>
        </w:rPr>
      </w:pPr>
      <w:hyperlink r:id="rId10" w:history="1">
        <w:r w:rsidRPr="00E13132">
          <w:rPr>
            <w:i/>
            <w:iCs/>
            <w:w w:val="95"/>
            <w:position w:val="5"/>
            <w:vertAlign w:val="superscript"/>
          </w:rPr>
          <w:t>3</w:t>
        </w:r>
        <w:r w:rsidRPr="00E13132">
          <w:rPr>
            <w:rStyle w:val="Hyperlink"/>
            <w:i/>
            <w:iCs/>
            <w:w w:val="95"/>
            <w:position w:val="5"/>
          </w:rPr>
          <w:t>agusokagunawan@gmail.com</w:t>
        </w:r>
      </w:hyperlink>
      <w:r w:rsidRPr="00E13132">
        <w:rPr>
          <w:i/>
          <w:iCs/>
          <w:w w:val="95"/>
          <w:position w:val="5"/>
        </w:rPr>
        <w:t xml:space="preserve">, </w:t>
      </w:r>
      <w:r w:rsidR="00056D69" w:rsidRPr="00E13132">
        <w:rPr>
          <w:i/>
          <w:iCs/>
        </w:rPr>
        <w:t xml:space="preserve"> </w:t>
      </w:r>
    </w:p>
    <w:p w14:paraId="00B4EF14" w14:textId="36EECF45" w:rsidR="004A1F90" w:rsidRPr="00E13132" w:rsidRDefault="004A1F90" w:rsidP="004A1F90">
      <w:pPr>
        <w:ind w:left="3201" w:right="2475" w:firstLine="399"/>
        <w:rPr>
          <w:i/>
          <w:iCs/>
        </w:rPr>
      </w:pPr>
      <w:r w:rsidRPr="00E13132">
        <w:rPr>
          <w:i/>
          <w:iCs/>
          <w:vertAlign w:val="superscript"/>
        </w:rPr>
        <w:t>4</w:t>
      </w:r>
      <w:hyperlink r:id="rId11" w:history="1">
        <w:r w:rsidRPr="00E13132">
          <w:rPr>
            <w:rStyle w:val="Hyperlink"/>
            <w:i/>
            <w:iCs/>
          </w:rPr>
          <w:t>gindrawan@undiksha.ac.id</w:t>
        </w:r>
      </w:hyperlink>
      <w:r w:rsidRPr="00E13132">
        <w:rPr>
          <w:i/>
          <w:iCs/>
        </w:rPr>
        <w:t xml:space="preserve"> </w:t>
      </w:r>
    </w:p>
    <w:p w14:paraId="7A6A3D91" w14:textId="0A189C72" w:rsidR="00183E6C" w:rsidRPr="00E13132" w:rsidRDefault="00183E6C" w:rsidP="00733EEF">
      <w:pPr>
        <w:ind w:left="2481" w:right="2475"/>
        <w:jc w:val="center"/>
        <w:rPr>
          <w:i/>
          <w:iCs/>
          <w:sz w:val="20"/>
        </w:rPr>
      </w:pPr>
      <w:r w:rsidRPr="00E13132">
        <w:rPr>
          <w:i/>
          <w:iCs/>
          <w:sz w:val="20"/>
        </w:rPr>
        <w:t>*</w:t>
      </w:r>
      <w:proofErr w:type="gramStart"/>
      <w:r w:rsidRPr="00E13132">
        <w:rPr>
          <w:i/>
          <w:iCs/>
          <w:sz w:val="20"/>
        </w:rPr>
        <w:t>corresponding</w:t>
      </w:r>
      <w:proofErr w:type="gramEnd"/>
      <w:r w:rsidR="007F6C3D" w:rsidRPr="00E13132">
        <w:rPr>
          <w:i/>
          <w:iCs/>
          <w:sz w:val="20"/>
        </w:rPr>
        <w:t xml:space="preserve"> </w:t>
      </w:r>
      <w:r w:rsidRPr="00E13132">
        <w:rPr>
          <w:i/>
          <w:iCs/>
          <w:sz w:val="20"/>
        </w:rPr>
        <w:t>author</w:t>
      </w:r>
    </w:p>
    <w:p w14:paraId="0B3CA279" w14:textId="77777777" w:rsidR="00EA46DC" w:rsidRPr="00E13132" w:rsidRDefault="00EA46DC" w:rsidP="00733EEF">
      <w:pPr>
        <w:pStyle w:val="BodyText"/>
        <w:spacing w:before="8" w:after="1"/>
        <w:rPr>
          <w:i/>
          <w:iCs/>
          <w:sz w:val="22"/>
        </w:rPr>
      </w:pPr>
    </w:p>
    <w:tbl>
      <w:tblPr>
        <w:tblW w:w="0" w:type="auto"/>
        <w:tblInd w:w="218" w:type="dxa"/>
        <w:tblLayout w:type="fixed"/>
        <w:tblCellMar>
          <w:left w:w="0" w:type="dxa"/>
          <w:right w:w="0" w:type="dxa"/>
        </w:tblCellMar>
        <w:tblLook w:val="01E0" w:firstRow="1" w:lastRow="1" w:firstColumn="1" w:lastColumn="1" w:noHBand="0" w:noVBand="0"/>
      </w:tblPr>
      <w:tblGrid>
        <w:gridCol w:w="79"/>
        <w:gridCol w:w="2189"/>
        <w:gridCol w:w="6804"/>
        <w:gridCol w:w="136"/>
      </w:tblGrid>
      <w:tr w:rsidR="00EA46DC" w:rsidRPr="00E13132" w14:paraId="38E3CC24" w14:textId="77777777">
        <w:trPr>
          <w:trHeight w:val="360"/>
        </w:trPr>
        <w:tc>
          <w:tcPr>
            <w:tcW w:w="79" w:type="dxa"/>
            <w:tcBorders>
              <w:top w:val="single" w:sz="4" w:space="0" w:color="000000"/>
            </w:tcBorders>
          </w:tcPr>
          <w:p w14:paraId="3031B009" w14:textId="77777777" w:rsidR="00EA46DC" w:rsidRPr="00E13132" w:rsidRDefault="00EA46DC" w:rsidP="00733EEF">
            <w:pPr>
              <w:pStyle w:val="TableParagraph"/>
              <w:spacing w:line="240" w:lineRule="auto"/>
            </w:pPr>
          </w:p>
        </w:tc>
        <w:tc>
          <w:tcPr>
            <w:tcW w:w="2189" w:type="dxa"/>
            <w:tcBorders>
              <w:top w:val="single" w:sz="4" w:space="0" w:color="000000"/>
            </w:tcBorders>
          </w:tcPr>
          <w:p w14:paraId="7D3B05F5" w14:textId="77777777" w:rsidR="00EA46DC" w:rsidRPr="00E13132" w:rsidRDefault="006B3533" w:rsidP="00733EEF">
            <w:pPr>
              <w:pStyle w:val="TableParagraph"/>
              <w:spacing w:before="33" w:line="240" w:lineRule="auto"/>
              <w:ind w:left="29"/>
              <w:rPr>
                <w:b/>
                <w:i/>
                <w:sz w:val="25"/>
              </w:rPr>
            </w:pPr>
            <w:r w:rsidRPr="00E13132">
              <w:rPr>
                <w:b/>
                <w:i/>
                <w:sz w:val="25"/>
              </w:rPr>
              <w:t>Keywords:</w:t>
            </w:r>
          </w:p>
        </w:tc>
        <w:tc>
          <w:tcPr>
            <w:tcW w:w="6804" w:type="dxa"/>
            <w:tcBorders>
              <w:top w:val="single" w:sz="4" w:space="0" w:color="000000"/>
            </w:tcBorders>
          </w:tcPr>
          <w:p w14:paraId="5C608D26" w14:textId="77777777" w:rsidR="00EA46DC" w:rsidRPr="00E13132" w:rsidRDefault="006B3533" w:rsidP="00733EEF">
            <w:pPr>
              <w:pStyle w:val="TableParagraph"/>
              <w:spacing w:before="33" w:line="240" w:lineRule="auto"/>
              <w:ind w:left="107"/>
              <w:rPr>
                <w:b/>
                <w:i/>
                <w:sz w:val="25"/>
              </w:rPr>
            </w:pPr>
            <w:r w:rsidRPr="00E13132">
              <w:rPr>
                <w:b/>
                <w:i/>
                <w:sz w:val="25"/>
              </w:rPr>
              <w:t>Abstract</w:t>
            </w:r>
          </w:p>
        </w:tc>
        <w:tc>
          <w:tcPr>
            <w:tcW w:w="136" w:type="dxa"/>
          </w:tcPr>
          <w:p w14:paraId="7F13E276" w14:textId="77777777" w:rsidR="00EA46DC" w:rsidRPr="00E13132" w:rsidRDefault="00EA46DC" w:rsidP="00733EEF">
            <w:pPr>
              <w:pStyle w:val="TableParagraph"/>
              <w:spacing w:line="240" w:lineRule="auto"/>
            </w:pPr>
          </w:p>
        </w:tc>
      </w:tr>
      <w:tr w:rsidR="00EA46DC" w:rsidRPr="00E13132" w14:paraId="521D1CD6" w14:textId="77777777">
        <w:trPr>
          <w:trHeight w:val="4213"/>
        </w:trPr>
        <w:tc>
          <w:tcPr>
            <w:tcW w:w="79" w:type="dxa"/>
          </w:tcPr>
          <w:p w14:paraId="161B63E9" w14:textId="77777777" w:rsidR="00EA46DC" w:rsidRPr="00E13132" w:rsidRDefault="00EA46DC" w:rsidP="00733EEF">
            <w:pPr>
              <w:pStyle w:val="TableParagraph"/>
              <w:spacing w:line="240" w:lineRule="auto"/>
            </w:pPr>
          </w:p>
        </w:tc>
        <w:tc>
          <w:tcPr>
            <w:tcW w:w="2189" w:type="dxa"/>
          </w:tcPr>
          <w:p w14:paraId="33D4AB86" w14:textId="67677559" w:rsidR="00EA46DC" w:rsidRPr="00E13132" w:rsidRDefault="006B3533" w:rsidP="00733EEF">
            <w:pPr>
              <w:pStyle w:val="TableParagraph"/>
              <w:spacing w:before="10" w:line="240" w:lineRule="auto"/>
              <w:ind w:left="29"/>
              <w:jc w:val="both"/>
              <w:rPr>
                <w:i/>
                <w:sz w:val="24"/>
              </w:rPr>
            </w:pPr>
            <w:r w:rsidRPr="00E13132">
              <w:rPr>
                <w:i/>
                <w:w w:val="105"/>
                <w:sz w:val="24"/>
              </w:rPr>
              <w:t>ALISTA,</w:t>
            </w:r>
            <w:r w:rsidR="006C2D33" w:rsidRPr="00E13132">
              <w:rPr>
                <w:i/>
                <w:w w:val="105"/>
                <w:sz w:val="24"/>
              </w:rPr>
              <w:t xml:space="preserve"> </w:t>
            </w:r>
            <w:r w:rsidRPr="00E13132">
              <w:rPr>
                <w:i/>
                <w:w w:val="105"/>
                <w:sz w:val="24"/>
              </w:rPr>
              <w:t>TAM,</w:t>
            </w:r>
          </w:p>
          <w:p w14:paraId="00C51145" w14:textId="77C3C96D" w:rsidR="00EA46DC" w:rsidRPr="00E13132" w:rsidRDefault="006B3533" w:rsidP="00733EEF">
            <w:pPr>
              <w:pStyle w:val="TableParagraph"/>
              <w:spacing w:before="2" w:line="240" w:lineRule="auto"/>
              <w:ind w:left="29" w:right="104"/>
              <w:jc w:val="both"/>
              <w:rPr>
                <w:i/>
                <w:sz w:val="24"/>
              </w:rPr>
            </w:pPr>
            <w:r w:rsidRPr="00E13132">
              <w:rPr>
                <w:i/>
                <w:w w:val="85"/>
                <w:sz w:val="24"/>
              </w:rPr>
              <w:t xml:space="preserve">System Design, System </w:t>
            </w:r>
            <w:r w:rsidRPr="00E13132">
              <w:rPr>
                <w:i/>
                <w:w w:val="80"/>
                <w:sz w:val="24"/>
              </w:rPr>
              <w:t xml:space="preserve">Ease, System </w:t>
            </w:r>
            <w:r w:rsidR="0055626A" w:rsidRPr="00E13132">
              <w:rPr>
                <w:i/>
                <w:w w:val="80"/>
                <w:sz w:val="24"/>
              </w:rPr>
              <w:t>A</w:t>
            </w:r>
            <w:r w:rsidRPr="00E13132">
              <w:rPr>
                <w:i/>
                <w:w w:val="80"/>
                <w:sz w:val="24"/>
              </w:rPr>
              <w:t xml:space="preserve">cceptance </w:t>
            </w:r>
            <w:r w:rsidR="0055626A" w:rsidRPr="00E13132">
              <w:rPr>
                <w:i/>
                <w:w w:val="90"/>
                <w:sz w:val="24"/>
              </w:rPr>
              <w:t>A</w:t>
            </w:r>
            <w:r w:rsidRPr="00E13132">
              <w:rPr>
                <w:i/>
                <w:w w:val="90"/>
                <w:sz w:val="24"/>
              </w:rPr>
              <w:t>ttitude, Behavior</w:t>
            </w:r>
          </w:p>
        </w:tc>
        <w:tc>
          <w:tcPr>
            <w:tcW w:w="6804" w:type="dxa"/>
          </w:tcPr>
          <w:p w14:paraId="23343286" w14:textId="5ED37DE5" w:rsidR="00EA46DC" w:rsidRPr="00E13132" w:rsidRDefault="006B3533" w:rsidP="00733EEF">
            <w:pPr>
              <w:pStyle w:val="TableParagraph"/>
              <w:spacing w:before="15" w:line="240" w:lineRule="auto"/>
              <w:ind w:left="107" w:right="102"/>
              <w:jc w:val="both"/>
              <w:rPr>
                <w:i/>
                <w:sz w:val="24"/>
              </w:rPr>
            </w:pPr>
            <w:r w:rsidRPr="00E13132">
              <w:rPr>
                <w:i/>
                <w:w w:val="85"/>
                <w:sz w:val="24"/>
              </w:rPr>
              <w:t>PT Telkom A</w:t>
            </w:r>
            <w:r w:rsidR="0055626A" w:rsidRPr="00E13132">
              <w:rPr>
                <w:i/>
                <w:w w:val="85"/>
                <w:sz w:val="24"/>
              </w:rPr>
              <w:t>kse</w:t>
            </w:r>
            <w:r w:rsidRPr="00E13132">
              <w:rPr>
                <w:i/>
                <w:w w:val="85"/>
                <w:sz w:val="24"/>
              </w:rPr>
              <w:t xml:space="preserve">s </w:t>
            </w:r>
            <w:r w:rsidR="0055626A" w:rsidRPr="00E13132">
              <w:rPr>
                <w:i/>
                <w:w w:val="85"/>
                <w:sz w:val="24"/>
              </w:rPr>
              <w:t>Denpasar</w:t>
            </w:r>
            <w:r w:rsidRPr="00E13132">
              <w:rPr>
                <w:i/>
                <w:w w:val="85"/>
                <w:sz w:val="24"/>
              </w:rPr>
              <w:t xml:space="preserve"> employees are assigned to provide and prepare </w:t>
            </w:r>
            <w:r w:rsidRPr="00E13132">
              <w:rPr>
                <w:i/>
                <w:w w:val="80"/>
                <w:sz w:val="24"/>
              </w:rPr>
              <w:t xml:space="preserve">materials in limited quantities and time. To be fulfilled, employees do work quickly including coordination, procurement, production, product supply, including daily administration and processing information from technicians to customers to make it easier to use the Alista application. Is the perception of interface design, system ease, system acceptance attitude, behavior of using the system measured by how much influence on the real condition of the use of the system that is trusted by employees. </w:t>
            </w:r>
            <w:r w:rsidRPr="00E13132">
              <w:rPr>
                <w:i/>
                <w:w w:val="85"/>
                <w:sz w:val="24"/>
              </w:rPr>
              <w:t xml:space="preserve">The method used to measure the results of research using TAM. Research sample of 78 employees. Based on the analysis results it is known that 35.2% of the four </w:t>
            </w:r>
            <w:r w:rsidRPr="00E13132">
              <w:rPr>
                <w:i/>
                <w:w w:val="80"/>
                <w:sz w:val="24"/>
              </w:rPr>
              <w:t xml:space="preserve">independent variables namely interface design, ease of system, attitude of system </w:t>
            </w:r>
            <w:r w:rsidRPr="00E13132">
              <w:rPr>
                <w:i/>
                <w:w w:val="85"/>
                <w:sz w:val="24"/>
              </w:rPr>
              <w:t>acceptance, behavior of system usage affect</w:t>
            </w:r>
            <w:r w:rsidR="006C2D33" w:rsidRPr="00E13132">
              <w:rPr>
                <w:i/>
                <w:w w:val="85"/>
                <w:sz w:val="24"/>
              </w:rPr>
              <w:t>s</w:t>
            </w:r>
            <w:r w:rsidRPr="00E13132">
              <w:rPr>
                <w:i/>
                <w:w w:val="85"/>
                <w:sz w:val="24"/>
              </w:rPr>
              <w:t xml:space="preserve"> the real conditions of the use of </w:t>
            </w:r>
            <w:r w:rsidRPr="00E13132">
              <w:rPr>
                <w:i/>
                <w:w w:val="80"/>
                <w:sz w:val="24"/>
              </w:rPr>
              <w:t xml:space="preserve">information systems. The results of the respondents' scores were obtained from the results of a questionnaire from all respondents towards the variable of the question </w:t>
            </w:r>
            <w:r w:rsidRPr="00E13132">
              <w:rPr>
                <w:i/>
                <w:w w:val="85"/>
                <w:sz w:val="24"/>
              </w:rPr>
              <w:t xml:space="preserve">studied, the results of the TAM in the percentage of 44% of respondents' answers </w:t>
            </w:r>
            <w:r w:rsidRPr="00E13132">
              <w:rPr>
                <w:i/>
                <w:w w:val="80"/>
                <w:sz w:val="24"/>
              </w:rPr>
              <w:t>on average strongly agreed and 55% of respondents' answers agreed.</w:t>
            </w:r>
          </w:p>
        </w:tc>
        <w:tc>
          <w:tcPr>
            <w:tcW w:w="136" w:type="dxa"/>
          </w:tcPr>
          <w:p w14:paraId="248309D6" w14:textId="77777777" w:rsidR="00EA46DC" w:rsidRPr="00E13132" w:rsidRDefault="00EA46DC" w:rsidP="00733EEF">
            <w:pPr>
              <w:pStyle w:val="TableParagraph"/>
              <w:spacing w:line="240" w:lineRule="auto"/>
            </w:pPr>
          </w:p>
        </w:tc>
      </w:tr>
      <w:tr w:rsidR="00EA46DC" w:rsidRPr="00E13132" w14:paraId="68B9BC33" w14:textId="77777777">
        <w:trPr>
          <w:trHeight w:val="405"/>
        </w:trPr>
        <w:tc>
          <w:tcPr>
            <w:tcW w:w="79" w:type="dxa"/>
          </w:tcPr>
          <w:p w14:paraId="41E827E1" w14:textId="77777777" w:rsidR="00EA46DC" w:rsidRPr="00E13132" w:rsidRDefault="00EA46DC" w:rsidP="00733EEF">
            <w:pPr>
              <w:pStyle w:val="TableParagraph"/>
              <w:spacing w:line="240" w:lineRule="auto"/>
            </w:pPr>
          </w:p>
        </w:tc>
        <w:tc>
          <w:tcPr>
            <w:tcW w:w="2189" w:type="dxa"/>
          </w:tcPr>
          <w:p w14:paraId="024EB4B7" w14:textId="77777777" w:rsidR="00EA46DC" w:rsidRPr="00E13132" w:rsidRDefault="006B3533" w:rsidP="00733EEF">
            <w:pPr>
              <w:pStyle w:val="TableParagraph"/>
              <w:spacing w:before="117" w:line="240" w:lineRule="auto"/>
              <w:ind w:left="29"/>
              <w:rPr>
                <w:b/>
                <w:sz w:val="24"/>
              </w:rPr>
            </w:pPr>
            <w:r w:rsidRPr="00E13132">
              <w:rPr>
                <w:b/>
                <w:w w:val="95"/>
                <w:sz w:val="24"/>
              </w:rPr>
              <w:t>Kata Kunci:</w:t>
            </w:r>
          </w:p>
        </w:tc>
        <w:tc>
          <w:tcPr>
            <w:tcW w:w="6804" w:type="dxa"/>
          </w:tcPr>
          <w:p w14:paraId="20777905" w14:textId="77777777" w:rsidR="00EA46DC" w:rsidRPr="00E13132" w:rsidRDefault="006B3533" w:rsidP="00733EEF">
            <w:pPr>
              <w:pStyle w:val="TableParagraph"/>
              <w:spacing w:before="117" w:line="240" w:lineRule="auto"/>
              <w:ind w:left="107"/>
              <w:rPr>
                <w:b/>
                <w:sz w:val="24"/>
              </w:rPr>
            </w:pPr>
            <w:r w:rsidRPr="00E13132">
              <w:rPr>
                <w:b/>
                <w:sz w:val="24"/>
              </w:rPr>
              <w:t>Abstrak</w:t>
            </w:r>
          </w:p>
        </w:tc>
        <w:tc>
          <w:tcPr>
            <w:tcW w:w="136" w:type="dxa"/>
          </w:tcPr>
          <w:p w14:paraId="226A7290" w14:textId="77777777" w:rsidR="00EA46DC" w:rsidRPr="00E13132" w:rsidRDefault="00EA46DC" w:rsidP="00733EEF">
            <w:pPr>
              <w:pStyle w:val="TableParagraph"/>
              <w:spacing w:line="240" w:lineRule="auto"/>
            </w:pPr>
          </w:p>
        </w:tc>
      </w:tr>
      <w:tr w:rsidR="00EA46DC" w:rsidRPr="00E13132" w14:paraId="3F8EDD29" w14:textId="77777777">
        <w:trPr>
          <w:trHeight w:val="5084"/>
        </w:trPr>
        <w:tc>
          <w:tcPr>
            <w:tcW w:w="79" w:type="dxa"/>
          </w:tcPr>
          <w:p w14:paraId="3875F214" w14:textId="77777777" w:rsidR="00EA46DC" w:rsidRPr="00E13132" w:rsidRDefault="00EA46DC" w:rsidP="00733EEF">
            <w:pPr>
              <w:pStyle w:val="TableParagraph"/>
              <w:spacing w:line="240" w:lineRule="auto"/>
            </w:pPr>
          </w:p>
        </w:tc>
        <w:tc>
          <w:tcPr>
            <w:tcW w:w="2189" w:type="dxa"/>
            <w:tcBorders>
              <w:bottom w:val="thinThickMediumGap" w:sz="12" w:space="0" w:color="612322"/>
            </w:tcBorders>
          </w:tcPr>
          <w:p w14:paraId="1FD4C548" w14:textId="77777777" w:rsidR="00EA46DC" w:rsidRPr="00E13132" w:rsidRDefault="006B3533" w:rsidP="00733EEF">
            <w:pPr>
              <w:pStyle w:val="TableParagraph"/>
              <w:spacing w:line="240" w:lineRule="auto"/>
              <w:ind w:left="29"/>
              <w:rPr>
                <w:sz w:val="24"/>
              </w:rPr>
            </w:pPr>
            <w:r w:rsidRPr="00E13132">
              <w:rPr>
                <w:w w:val="95"/>
                <w:sz w:val="24"/>
              </w:rPr>
              <w:t>ALISTA, TAM,</w:t>
            </w:r>
          </w:p>
          <w:p w14:paraId="40A110BB" w14:textId="26F8A69F" w:rsidR="00EA46DC" w:rsidRPr="00E13132" w:rsidRDefault="006B3533" w:rsidP="00733EEF">
            <w:pPr>
              <w:pStyle w:val="TableParagraph"/>
              <w:spacing w:before="1" w:line="240" w:lineRule="auto"/>
              <w:ind w:left="29"/>
              <w:rPr>
                <w:sz w:val="24"/>
              </w:rPr>
            </w:pPr>
            <w:r w:rsidRPr="00E13132">
              <w:rPr>
                <w:sz w:val="24"/>
              </w:rPr>
              <w:t xml:space="preserve">Desain Sistem, </w:t>
            </w:r>
            <w:r w:rsidRPr="00E13132">
              <w:rPr>
                <w:w w:val="95"/>
                <w:sz w:val="24"/>
              </w:rPr>
              <w:t xml:space="preserve">Kemudahan Sistem, Sikap </w:t>
            </w:r>
            <w:r w:rsidR="0055626A" w:rsidRPr="00E13132">
              <w:rPr>
                <w:w w:val="95"/>
                <w:sz w:val="24"/>
              </w:rPr>
              <w:t>P</w:t>
            </w:r>
            <w:r w:rsidRPr="00E13132">
              <w:rPr>
                <w:w w:val="95"/>
                <w:sz w:val="24"/>
              </w:rPr>
              <w:t xml:space="preserve">enerimaan </w:t>
            </w:r>
            <w:r w:rsidR="0055626A" w:rsidRPr="00E13132">
              <w:rPr>
                <w:sz w:val="24"/>
              </w:rPr>
              <w:t>S</w:t>
            </w:r>
            <w:r w:rsidRPr="00E13132">
              <w:rPr>
                <w:sz w:val="24"/>
              </w:rPr>
              <w:t>istem, Perilaku</w:t>
            </w:r>
          </w:p>
        </w:tc>
        <w:tc>
          <w:tcPr>
            <w:tcW w:w="6804" w:type="dxa"/>
            <w:tcBorders>
              <w:bottom w:val="thinThickMediumGap" w:sz="12" w:space="0" w:color="612322"/>
            </w:tcBorders>
          </w:tcPr>
          <w:p w14:paraId="7E0BAAE6" w14:textId="6366DB54" w:rsidR="00EA46DC" w:rsidRPr="00E13132" w:rsidRDefault="006B3533" w:rsidP="00733EEF">
            <w:pPr>
              <w:pStyle w:val="TableParagraph"/>
              <w:spacing w:line="240" w:lineRule="auto"/>
              <w:ind w:left="107" w:right="102"/>
              <w:jc w:val="both"/>
              <w:rPr>
                <w:sz w:val="24"/>
              </w:rPr>
            </w:pPr>
            <w:r w:rsidRPr="00E13132">
              <w:rPr>
                <w:w w:val="95"/>
                <w:sz w:val="24"/>
              </w:rPr>
              <w:t xml:space="preserve">Karyawan PT Telkom Access </w:t>
            </w:r>
            <w:r w:rsidR="0055626A" w:rsidRPr="00E13132">
              <w:rPr>
                <w:w w:val="95"/>
                <w:sz w:val="24"/>
              </w:rPr>
              <w:t>Denpasar</w:t>
            </w:r>
            <w:r w:rsidRPr="00E13132">
              <w:rPr>
                <w:w w:val="95"/>
                <w:sz w:val="24"/>
              </w:rPr>
              <w:t xml:space="preserve"> ditugaskan menyediakan dan </w:t>
            </w:r>
            <w:r w:rsidRPr="00E13132">
              <w:rPr>
                <w:sz w:val="24"/>
              </w:rPr>
              <w:t xml:space="preserve">menyiapkan bahan dengan jumlah dan waktu terbatas. Agar dapat dipenuhi, karyawan melakukan pekerjaan dengan cepat termasuk koordinasi, pengadaan, produksi, pasokan produk, termasuk administrasi harian dan memproses informasi dari teknisi kepada pelanggan untuk membuatnya lebih mudah untuk menggunakan </w:t>
            </w:r>
            <w:r w:rsidRPr="00E13132">
              <w:rPr>
                <w:w w:val="95"/>
                <w:sz w:val="24"/>
              </w:rPr>
              <w:t xml:space="preserve">aplikasi Alista. Apakah persepsi desain antarmuka, kemudahan sistem, </w:t>
            </w:r>
            <w:r w:rsidRPr="00E13132">
              <w:rPr>
                <w:sz w:val="24"/>
              </w:rPr>
              <w:t xml:space="preserve">sikap penerimaan sistem, perilaku menggunakan sistem diukur </w:t>
            </w:r>
            <w:r w:rsidRPr="00E13132">
              <w:rPr>
                <w:w w:val="95"/>
                <w:sz w:val="24"/>
              </w:rPr>
              <w:t xml:space="preserve">seberapa besar pengaruhnya terhadap kondisi nyata penggunaan sistem </w:t>
            </w:r>
            <w:r w:rsidRPr="00E13132">
              <w:rPr>
                <w:sz w:val="24"/>
              </w:rPr>
              <w:t xml:space="preserve">yang dipercaya oleh karyawan. Metode yang digunakan untuk pengukuran hasil penelitian dengan menggunakan TAM. Sampel </w:t>
            </w:r>
            <w:r w:rsidRPr="00E13132">
              <w:rPr>
                <w:w w:val="95"/>
                <w:sz w:val="24"/>
              </w:rPr>
              <w:t xml:space="preserve">penelitian 78 karyawan. Berdasarkan hasil analisis diketahui bahwa 35,2% dari empat variabel bebas yaitu desain antarmuka, kemudahan </w:t>
            </w:r>
            <w:r w:rsidRPr="00E13132">
              <w:rPr>
                <w:sz w:val="24"/>
              </w:rPr>
              <w:t xml:space="preserve">sistem, sikap penerimaan sistem, perilaku penggunaan sistem mempengaruhi kondisi nyata penggunaan sistem informasi. Berdasarkan hasil kuisioner dari semua responden terhadap variabel </w:t>
            </w:r>
            <w:r w:rsidRPr="00E13132">
              <w:rPr>
                <w:w w:val="95"/>
                <w:sz w:val="24"/>
              </w:rPr>
              <w:t>pertanyaan yang diteliti, hasil TAM dalam persentase 44% menjawab</w:t>
            </w:r>
          </w:p>
          <w:p w14:paraId="1A5D9840" w14:textId="77777777" w:rsidR="0055626A" w:rsidRPr="00E13132" w:rsidRDefault="006B3533" w:rsidP="00733EEF">
            <w:pPr>
              <w:pStyle w:val="TableParagraph"/>
              <w:tabs>
                <w:tab w:val="left" w:pos="6805"/>
              </w:tabs>
              <w:spacing w:line="240" w:lineRule="auto"/>
              <w:ind w:left="-2269"/>
              <w:jc w:val="both"/>
              <w:rPr>
                <w:w w:val="95"/>
                <w:sz w:val="24"/>
              </w:rPr>
            </w:pPr>
            <w:r w:rsidRPr="00E13132">
              <w:rPr>
                <w:sz w:val="24"/>
              </w:rPr>
              <w:t xml:space="preserve">                                        </w:t>
            </w:r>
            <w:r w:rsidRPr="00E13132">
              <w:rPr>
                <w:w w:val="95"/>
                <w:sz w:val="24"/>
              </w:rPr>
              <w:t>sangat setuju dan 55% menjawab setuju.</w:t>
            </w:r>
          </w:p>
          <w:p w14:paraId="20A83903" w14:textId="7BF8FF0D" w:rsidR="00EA46DC" w:rsidRPr="00E13132" w:rsidRDefault="006B3533" w:rsidP="00733EEF">
            <w:pPr>
              <w:pStyle w:val="TableParagraph"/>
              <w:tabs>
                <w:tab w:val="left" w:pos="6805"/>
              </w:tabs>
              <w:spacing w:line="240" w:lineRule="auto"/>
              <w:ind w:left="-2269"/>
              <w:jc w:val="both"/>
              <w:rPr>
                <w:sz w:val="24"/>
              </w:rPr>
            </w:pPr>
            <w:r w:rsidRPr="00E13132">
              <w:rPr>
                <w:sz w:val="24"/>
                <w:u w:val="single"/>
              </w:rPr>
              <w:tab/>
            </w:r>
          </w:p>
        </w:tc>
        <w:tc>
          <w:tcPr>
            <w:tcW w:w="136" w:type="dxa"/>
            <w:tcBorders>
              <w:bottom w:val="thinThickMediumGap" w:sz="12" w:space="0" w:color="612322"/>
            </w:tcBorders>
          </w:tcPr>
          <w:p w14:paraId="709FDA84" w14:textId="77777777" w:rsidR="00EA46DC" w:rsidRPr="00E13132" w:rsidRDefault="00EA46DC" w:rsidP="00733EEF">
            <w:pPr>
              <w:pStyle w:val="TableParagraph"/>
              <w:spacing w:line="240" w:lineRule="auto"/>
            </w:pPr>
          </w:p>
        </w:tc>
      </w:tr>
    </w:tbl>
    <w:p w14:paraId="66C73440" w14:textId="77777777" w:rsidR="00EA46DC" w:rsidRPr="00E13132" w:rsidRDefault="00EA46DC" w:rsidP="00733EEF">
      <w:pPr>
        <w:sectPr w:rsidR="00EA46DC" w:rsidRPr="00E13132">
          <w:footerReference w:type="default" r:id="rId12"/>
          <w:type w:val="continuous"/>
          <w:pgSz w:w="11910" w:h="16850"/>
          <w:pgMar w:top="1000" w:right="1100" w:bottom="1220" w:left="1100" w:header="720" w:footer="1027" w:gutter="0"/>
          <w:pgNumType w:start="106"/>
          <w:cols w:space="720"/>
        </w:sectPr>
      </w:pPr>
    </w:p>
    <w:p w14:paraId="1E8F0D8F" w14:textId="2FE52EB8" w:rsidR="00EA46DC" w:rsidRPr="00E13132" w:rsidRDefault="004562C2" w:rsidP="00733EEF">
      <w:pPr>
        <w:pStyle w:val="Heading1"/>
      </w:pPr>
      <w:r w:rsidRPr="00E13132">
        <w:lastRenderedPageBreak/>
        <w:t>I. Pendahuluan</w:t>
      </w:r>
    </w:p>
    <w:p w14:paraId="7107DE3E" w14:textId="38FCFCC7" w:rsidR="00EA46DC" w:rsidRPr="00E13132" w:rsidRDefault="006B3533" w:rsidP="00733EEF">
      <w:pPr>
        <w:pStyle w:val="BodyText"/>
        <w:ind w:left="318" w:right="310" w:firstLine="566"/>
        <w:jc w:val="both"/>
      </w:pPr>
      <w:r w:rsidRPr="00E13132">
        <w:rPr>
          <w:w w:val="90"/>
        </w:rPr>
        <w:t xml:space="preserve">ALISTA </w:t>
      </w:r>
      <w:r w:rsidRPr="00E13132">
        <w:rPr>
          <w:i/>
          <w:w w:val="90"/>
        </w:rPr>
        <w:t>(Application of Logistic and Supply Telkom Akses</w:t>
      </w:r>
      <w:r w:rsidRPr="00E13132">
        <w:rPr>
          <w:w w:val="90"/>
        </w:rPr>
        <w:t xml:space="preserve">) merupakan aplikasi </w:t>
      </w:r>
      <w:r w:rsidRPr="00E13132">
        <w:rPr>
          <w:i/>
          <w:w w:val="90"/>
        </w:rPr>
        <w:t xml:space="preserve">Warehouse </w:t>
      </w:r>
      <w:r w:rsidRPr="00E13132">
        <w:rPr>
          <w:i/>
          <w:w w:val="95"/>
        </w:rPr>
        <w:t xml:space="preserve">Management System (WMS) </w:t>
      </w:r>
      <w:r w:rsidRPr="00E13132">
        <w:rPr>
          <w:w w:val="95"/>
        </w:rPr>
        <w:t xml:space="preserve">yang di kembangkan sendiri oleh PT. Telkom Akses. Aplikasi yang </w:t>
      </w:r>
      <w:r w:rsidRPr="00E13132">
        <w:t>dikembangkan oleh PT Telkom Akses ini bertujuan untuk menyiapkan kebutuhan bahan yang akan digunakan dalam penyelesaian pekerjaan</w:t>
      </w:r>
      <w:r w:rsidR="00413AB3" w:rsidRPr="00E13132">
        <w:t xml:space="preserve"> </w:t>
      </w:r>
      <w:r w:rsidR="00413AB3" w:rsidRPr="00E13132">
        <w:fldChar w:fldCharType="begin" w:fldLock="1"/>
      </w:r>
      <w:r w:rsidR="00772820">
        <w:instrText>ADDIN CSL_CITATION {"citationItems":[{"id":"ITEM-1","itemData":{"URL":"telkomakses.co.id","id":"ITEM-1","issued":{"date-parts":[["2023"]]},"title":"Telkom Akses. telkomakses.co.id","type":"webpage"},"uris":["http://www.mendeley.com/documents/?uuid=2d25ea7b-570a-43e0-9555-49c836e41c74"]}],"mendeley":{"formattedCitation":"(&lt;i&gt;Telkom Akses. Telkomakses.Co.Id&lt;/i&gt;, 2023)","manualFormatting":"(Telkom Akses, 2023)","plainTextFormattedCitation":"(Telkom Akses. Telkomakses.Co.Id, 2023)","previouslyFormattedCitation":"(&lt;i&gt;Telkom Akses. Telkomakses.Co.Id&lt;/i&gt;, 2023)"},"properties":{"noteIndex":0},"schema":"https://github.com/citation-style-language/schema/raw/master/csl-citation.json"}</w:instrText>
      </w:r>
      <w:r w:rsidR="00413AB3" w:rsidRPr="00E13132">
        <w:fldChar w:fldCharType="separate"/>
      </w:r>
      <w:r w:rsidR="00E74A00" w:rsidRPr="00E74A00">
        <w:rPr>
          <w:noProof/>
        </w:rPr>
        <w:t>(</w:t>
      </w:r>
      <w:r w:rsidR="00E74A00" w:rsidRPr="00E74A00">
        <w:rPr>
          <w:iCs/>
          <w:noProof/>
        </w:rPr>
        <w:t>Telkom Akses</w:t>
      </w:r>
      <w:r w:rsidR="00E74A00" w:rsidRPr="00E74A00">
        <w:rPr>
          <w:noProof/>
        </w:rPr>
        <w:t>, 2023)</w:t>
      </w:r>
      <w:r w:rsidR="00413AB3" w:rsidRPr="00E13132">
        <w:fldChar w:fldCharType="end"/>
      </w:r>
      <w:r w:rsidR="00413AB3" w:rsidRPr="00E13132">
        <w:t xml:space="preserve">. </w:t>
      </w:r>
      <w:r w:rsidRPr="00E13132">
        <w:t>Penyiapan bahan</w:t>
      </w:r>
      <w:r w:rsidR="00413AB3" w:rsidRPr="00E13132">
        <w:t xml:space="preserve"> dan </w:t>
      </w:r>
      <w:r w:rsidRPr="00E13132">
        <w:t>m</w:t>
      </w:r>
      <w:r w:rsidR="00450B80" w:rsidRPr="00E13132">
        <w:t>a</w:t>
      </w:r>
      <w:r w:rsidRPr="00E13132">
        <w:t xml:space="preserve">terial yang dibutuhkan </w:t>
      </w:r>
      <w:r w:rsidRPr="00E13132">
        <w:rPr>
          <w:w w:val="95"/>
        </w:rPr>
        <w:t xml:space="preserve">banyak dan berdampak pada kesiapan material tersebut dalam penyelesaian pekerjaan. Selain itu </w:t>
      </w:r>
      <w:r w:rsidRPr="00E13132">
        <w:t xml:space="preserve">banyaknya material yang harus dipenuhi dengan waktu yang terbatas membuat petugas harus </w:t>
      </w:r>
      <w:r w:rsidRPr="00E13132">
        <w:rPr>
          <w:w w:val="95"/>
        </w:rPr>
        <w:t xml:space="preserve">melakukan pekerjaannya dengan cepat untuk memenuhi target pemenuhan barang material dalam </w:t>
      </w:r>
      <w:r w:rsidRPr="00E13132">
        <w:t xml:space="preserve">sehari. PT. Telkom Akses telah memiliki portal aplikasi sistem penerimaan, pengeluaran dan </w:t>
      </w:r>
      <w:r w:rsidRPr="00E13132">
        <w:rPr>
          <w:w w:val="95"/>
        </w:rPr>
        <w:t xml:space="preserve">pengembalian barang material. Penggunaan aplikasi ALISTA ini perlu dilakukan penggukuran </w:t>
      </w:r>
      <w:r w:rsidRPr="00E13132">
        <w:t xml:space="preserve">tingkat penggunaannya dan memahami faktor-faktor yang mempengaruhi diterimanya sistem pada perusahaan. Salah satu metode yang digunakan untuk mengukur dengan menggunakan </w:t>
      </w:r>
      <w:r w:rsidRPr="00E13132">
        <w:rPr>
          <w:w w:val="95"/>
        </w:rPr>
        <w:t xml:space="preserve">menerapkan Metode </w:t>
      </w:r>
      <w:r w:rsidRPr="00E13132">
        <w:rPr>
          <w:i/>
          <w:w w:val="95"/>
        </w:rPr>
        <w:t xml:space="preserve">Technology Acceptable Model (TAM) </w:t>
      </w:r>
      <w:r w:rsidRPr="00E13132">
        <w:rPr>
          <w:w w:val="95"/>
        </w:rPr>
        <w:t xml:space="preserve">yang di gunakan oleh </w:t>
      </w:r>
      <w:r w:rsidRPr="00E13132">
        <w:rPr>
          <w:i/>
          <w:w w:val="95"/>
        </w:rPr>
        <w:t>user</w:t>
      </w:r>
      <w:r w:rsidRPr="00E13132">
        <w:rPr>
          <w:w w:val="95"/>
        </w:rPr>
        <w:t xml:space="preserve">. Untuk mengetahui sejauh mana penerapan aplikasi Sistem Informasi </w:t>
      </w:r>
      <w:r w:rsidR="0055626A" w:rsidRPr="00E13132">
        <w:rPr>
          <w:w w:val="95"/>
        </w:rPr>
        <w:t>ALISTA</w:t>
      </w:r>
      <w:r w:rsidRPr="00E13132">
        <w:rPr>
          <w:w w:val="95"/>
        </w:rPr>
        <w:t xml:space="preserve"> secara online di PT. Telkom </w:t>
      </w:r>
      <w:r w:rsidRPr="00E13132">
        <w:t>Akses</w:t>
      </w:r>
      <w:r w:rsidR="0055626A" w:rsidRPr="00E13132">
        <w:t xml:space="preserve"> Denpasar</w:t>
      </w:r>
      <w:r w:rsidRPr="00E13132">
        <w:t>.</w:t>
      </w:r>
    </w:p>
    <w:p w14:paraId="55E5F2AC" w14:textId="0C6B15FC" w:rsidR="00EA46DC" w:rsidRPr="00E13132" w:rsidRDefault="006B3533" w:rsidP="00733EEF">
      <w:pPr>
        <w:pStyle w:val="BodyText"/>
        <w:ind w:left="318" w:right="310" w:firstLine="566"/>
        <w:jc w:val="both"/>
      </w:pPr>
      <w:r w:rsidRPr="00E13132">
        <w:t>Penelitian sebelumnya terkait dengan implementasi TAM pada beb</w:t>
      </w:r>
      <w:r w:rsidR="00B02BFA" w:rsidRPr="00E13132">
        <w:t>e</w:t>
      </w:r>
      <w:r w:rsidRPr="00E13132">
        <w:t xml:space="preserve">rapa sektor antara lain </w:t>
      </w:r>
      <w:r w:rsidRPr="00E13132">
        <w:rPr>
          <w:w w:val="95"/>
        </w:rPr>
        <w:t xml:space="preserve">pada penggunaan </w:t>
      </w:r>
      <w:r w:rsidRPr="00E13132">
        <w:rPr>
          <w:i/>
          <w:w w:val="95"/>
        </w:rPr>
        <w:t>e-learni</w:t>
      </w:r>
      <w:r w:rsidR="00A80DAB" w:rsidRPr="00E13132">
        <w:rPr>
          <w:i/>
          <w:w w:val="95"/>
        </w:rPr>
        <w:t>n</w:t>
      </w:r>
      <w:r w:rsidRPr="00E13132">
        <w:rPr>
          <w:i/>
          <w:w w:val="95"/>
        </w:rPr>
        <w:t>g</w:t>
      </w:r>
      <w:r w:rsidRPr="00E13132">
        <w:rPr>
          <w:w w:val="95"/>
        </w:rPr>
        <w:t xml:space="preserve"> </w:t>
      </w:r>
      <w:r w:rsidR="00A80DAB" w:rsidRPr="00E13132">
        <w:rPr>
          <w:w w:val="95"/>
        </w:rPr>
        <w:fldChar w:fldCharType="begin" w:fldLock="1"/>
      </w:r>
      <w:r w:rsidR="00A80DAB" w:rsidRPr="00E13132">
        <w:rPr>
          <w:w w:val="95"/>
        </w:rPr>
        <w:instrText>ADDIN CSL_CITATION {"citationItems":[{"id":"ITEM-1","itemData":{"ISSN":"2775-4219","author":[{"dropping-particle":"","family":"Sari","given":"Mamik Usniyah","non-dropping-particle":"","parse-names":false,"suffix":""},{"dropping-particle":"","family":"Murdani","given":"Muhammad Harist","non-dropping-particle":"","parse-names":false,"suffix":""}],"container-title":"Jurnal Pendidikan dan Teknologi Indonesia","id":"ITEM-1","issue":"7","issued":{"date-parts":[["2023"]]},"page":"289-296","title":"Analisis Kesuksesan Implementasi E-Learning di Universitas Wijaya Putra menggunakan Technology Acceptance Model (TAM)","type":"article-journal","volume":"3"},"uris":["http://www.mendeley.com/documents/?uuid=eff68984-30db-4b9e-a990-f58dd723907c"]}],"mendeley":{"formattedCitation":"(Sari &amp; Murdani, 2023)","plainTextFormattedCitation":"(Sari &amp; Murdani, 2023)","previouslyFormattedCitation":"(Sari &amp; Murdani, 2023)"},"properties":{"noteIndex":0},"schema":"https://github.com/citation-style-language/schema/raw/master/csl-citation.json"}</w:instrText>
      </w:r>
      <w:r w:rsidR="00A80DAB" w:rsidRPr="00E13132">
        <w:rPr>
          <w:w w:val="95"/>
        </w:rPr>
        <w:fldChar w:fldCharType="separate"/>
      </w:r>
      <w:r w:rsidR="00A80DAB" w:rsidRPr="00E13132">
        <w:rPr>
          <w:noProof/>
          <w:w w:val="95"/>
        </w:rPr>
        <w:t>(Sari &amp; Murdani, 2023)</w:t>
      </w:r>
      <w:r w:rsidR="00A80DAB" w:rsidRPr="00E13132">
        <w:rPr>
          <w:w w:val="95"/>
        </w:rPr>
        <w:fldChar w:fldCharType="end"/>
      </w:r>
      <w:r w:rsidR="00A80DAB" w:rsidRPr="00E13132">
        <w:rPr>
          <w:w w:val="95"/>
        </w:rPr>
        <w:t xml:space="preserve">; </w:t>
      </w:r>
      <w:r w:rsidR="00A80DAB" w:rsidRPr="00E13132">
        <w:rPr>
          <w:w w:val="95"/>
        </w:rPr>
        <w:fldChar w:fldCharType="begin" w:fldLock="1"/>
      </w:r>
      <w:r w:rsidR="00A80DAB" w:rsidRPr="00E13132">
        <w:rPr>
          <w:w w:val="95"/>
        </w:rPr>
        <w:instrText>ADDIN CSL_CITATION {"citationItems":[{"id":"ITEM-1","itemData":{"ISSN":"2715-1883","author":[{"dropping-particle":"","family":"Lattu","given":"Arny","non-dropping-particle":"","parse-names":false,"suffix":""},{"dropping-particle":"","family":"Jatmika","given":"Wisuda","non-dropping-particle":"","parse-names":false,"suffix":""}],"container-title":"Jurnal Riset Sistem Informasi Dan Teknologi Informasi (JURSISTEKNI)","id":"ITEM-1","issue":"1","issued":{"date-parts":[["2022"]]},"page":"39-50","title":"Analisis Kepuasan Pengguna Terhadap Penggunaan E-Learning Dengan Metode Tam Dan Eucs","type":"article-journal","volume":"4"},"uris":["http://www.mendeley.com/documents/?uuid=2fb37480-265c-4ac2-bf22-2b836bf94bb8"]}],"mendeley":{"formattedCitation":"(Lattu &amp; Jatmika, 2022)","plainTextFormattedCitation":"(Lattu &amp; Jatmika, 2022)","previouslyFormattedCitation":"(Lattu &amp; Jatmika, 2022)"},"properties":{"noteIndex":0},"schema":"https://github.com/citation-style-language/schema/raw/master/csl-citation.json"}</w:instrText>
      </w:r>
      <w:r w:rsidR="00A80DAB" w:rsidRPr="00E13132">
        <w:rPr>
          <w:w w:val="95"/>
        </w:rPr>
        <w:fldChar w:fldCharType="separate"/>
      </w:r>
      <w:r w:rsidR="00A80DAB" w:rsidRPr="00E13132">
        <w:rPr>
          <w:noProof/>
          <w:w w:val="95"/>
        </w:rPr>
        <w:t>(Lattu &amp; Jatmika, 2022)</w:t>
      </w:r>
      <w:r w:rsidR="00A80DAB" w:rsidRPr="00E13132">
        <w:rPr>
          <w:w w:val="95"/>
        </w:rPr>
        <w:fldChar w:fldCharType="end"/>
      </w:r>
      <w:r w:rsidR="00A80DAB" w:rsidRPr="00E13132">
        <w:rPr>
          <w:w w:val="95"/>
        </w:rPr>
        <w:t xml:space="preserve">; </w:t>
      </w:r>
      <w:r w:rsidR="00A80DAB" w:rsidRPr="00E13132">
        <w:rPr>
          <w:w w:val="95"/>
        </w:rPr>
        <w:fldChar w:fldCharType="begin" w:fldLock="1"/>
      </w:r>
      <w:r w:rsidR="00AD6B0C" w:rsidRPr="00E13132">
        <w:rPr>
          <w:w w:val="95"/>
        </w:rPr>
        <w:instrText>ADDIN CSL_CITATION {"citationItems":[{"id":"ITEM-1","itemData":{"ISSN":"2548-9224","author":[{"dropping-particle":"","family":"Rahmawati","given":"Riski Nurida","non-dropping-particle":"","parse-names":false,"suffix":""},{"dropping-particle":"","family":"Narsa","given":"I Made","non-dropping-particle":"","parse-names":false,"suffix":""}],"container-title":"Owner: Riset Dan Jurnal Akuntansi","id":"ITEM-1","issue":"2","issued":{"date-parts":[["2019"]]},"page":"260-269","title":"Intention to use e-learning: aplikasi Technology Acceptance Model (TAM)","type":"article-journal","volume":"3"},"uris":["http://www.mendeley.com/documents/?uuid=272032be-293f-4d14-b41d-9076bb60e02d"]}],"mendeley":{"formattedCitation":"(Rahmawati &amp; Narsa, 2019)","plainTextFormattedCitation":"(Rahmawati &amp; Narsa, 2019)","previouslyFormattedCitation":"(Rahmawati &amp; Narsa, 2019)"},"properties":{"noteIndex":0},"schema":"https://github.com/citation-style-language/schema/raw/master/csl-citation.json"}</w:instrText>
      </w:r>
      <w:r w:rsidR="00A80DAB" w:rsidRPr="00E13132">
        <w:rPr>
          <w:w w:val="95"/>
        </w:rPr>
        <w:fldChar w:fldCharType="separate"/>
      </w:r>
      <w:r w:rsidR="00A80DAB" w:rsidRPr="00E13132">
        <w:rPr>
          <w:noProof/>
          <w:w w:val="95"/>
        </w:rPr>
        <w:t>(Rahmawati &amp; Narsa, 2019)</w:t>
      </w:r>
      <w:r w:rsidR="00A80DAB" w:rsidRPr="00E13132">
        <w:rPr>
          <w:w w:val="95"/>
        </w:rPr>
        <w:fldChar w:fldCharType="end"/>
      </w:r>
      <w:r w:rsidR="00A80DAB" w:rsidRPr="00E13132">
        <w:rPr>
          <w:w w:val="95"/>
        </w:rPr>
        <w:t xml:space="preserve"> </w:t>
      </w:r>
      <w:r w:rsidRPr="00E13132">
        <w:rPr>
          <w:w w:val="95"/>
        </w:rPr>
        <w:t xml:space="preserve">penelitian tersebut menyatakan faktor individu serta teknik yang diusulkan sebagai faktor organisasi mewakili penentu utama penerimaan </w:t>
      </w:r>
      <w:r w:rsidRPr="00E13132">
        <w:rPr>
          <w:i/>
          <w:w w:val="95"/>
        </w:rPr>
        <w:t>e-learning</w:t>
      </w:r>
      <w:r w:rsidRPr="00E13132">
        <w:rPr>
          <w:w w:val="95"/>
        </w:rPr>
        <w:t xml:space="preserve">. Menurut </w:t>
      </w:r>
      <w:r w:rsidR="00AD6B0C" w:rsidRPr="00E13132">
        <w:rPr>
          <w:w w:val="95"/>
        </w:rPr>
        <w:fldChar w:fldCharType="begin" w:fldLock="1"/>
      </w:r>
      <w:r w:rsidR="00772820">
        <w:rPr>
          <w:w w:val="95"/>
        </w:rPr>
        <w:instrText>ADDIN CSL_CITATION {"citationItems":[{"id":"ITEM-1","itemData":{"ISSN":"2962-2026","author":[{"dropping-particle":"","family":"Dewi","given":"Emilia Fitriana","non-dropping-particle":"","parse-names":false,"suffix":""},{"dropping-particle":"","family":"Pringgabayu","given":"Dematria","non-dropping-particle":"","parse-names":false,"suffix":""},{"dropping-particle":"","family":"Keizer","given":"Hendriady","non-dropping-particle":"de","parse-names":false,"suffix":""}],"container-title":"Jurnal Ekonomi Bisnis dan Manajemen (EKO-BISMA)","id":"ITEM-1","issue":"1","issued":{"date-parts":[["2023"]]},"page":"124-137","title":"Human Capital Management dan Technology Acceptance Model serta Pengaruhnya Terhadap Produktivitaskerja Karyawan pada Perusahaan Sektor Perkebunan","type":"article-journal","volume":"2"},"uris":["http://www.mendeley.com/documents/?uuid=6bffd07d-d2bb-43f1-adfe-82a6acf91a5a"]}],"mendeley":{"formattedCitation":"(Dewi et al., 2023)","plainTextFormattedCitation":"(Dewi et al., 2023)","previouslyFormattedCitation":"(Dewi et al., 2023)"},"properties":{"noteIndex":0},"schema":"https://github.com/citation-style-language/schema/raw/master/csl-citation.json"}</w:instrText>
      </w:r>
      <w:r w:rsidR="00AD6B0C" w:rsidRPr="00E13132">
        <w:rPr>
          <w:w w:val="95"/>
        </w:rPr>
        <w:fldChar w:fldCharType="separate"/>
      </w:r>
      <w:r w:rsidR="00AD6B0C" w:rsidRPr="00E13132">
        <w:rPr>
          <w:noProof/>
          <w:w w:val="95"/>
        </w:rPr>
        <w:t>(Dewi et al., 2023)</w:t>
      </w:r>
      <w:r w:rsidR="00AD6B0C" w:rsidRPr="00E13132">
        <w:rPr>
          <w:w w:val="95"/>
        </w:rPr>
        <w:fldChar w:fldCharType="end"/>
      </w:r>
      <w:r w:rsidR="00AD6B0C" w:rsidRPr="00E13132">
        <w:rPr>
          <w:w w:val="95"/>
        </w:rPr>
        <w:t xml:space="preserve">; </w:t>
      </w:r>
      <w:r w:rsidR="00AD6B0C" w:rsidRPr="00E13132">
        <w:rPr>
          <w:w w:val="95"/>
        </w:rPr>
        <w:fldChar w:fldCharType="begin" w:fldLock="1"/>
      </w:r>
      <w:r w:rsidR="00AD6B0C" w:rsidRPr="00E13132">
        <w:rPr>
          <w:w w:val="95"/>
        </w:rPr>
        <w:instrText>ADDIN CSL_CITATION {"citationItems":[{"id":"ITEM-1","itemData":{"ISSN":"2798-639X","author":[{"dropping-particle":"","family":"Fitriyah","given":"Sarah Hana","non-dropping-particle":"","parse-names":false,"suffix":""}],"container-title":"Jurnal Riset Ilmu Ekonomi dan Bisnis","id":"ITEM-1","issued":{"date-parts":[["2022"]]},"page":"147-156","title":"Penggunaan Metode Technology Acceptance Model dalam Analisis E-Procurement di Pemprov Jawa Barat","type":"article-journal"},"uris":["http://www.mendeley.com/documents/?uuid=73c4ce7b-27a9-4b0b-a49f-f6a03ba2ad18"]}],"mendeley":{"formattedCitation":"(Fitriyah, 2022)","plainTextFormattedCitation":"(Fitriyah, 2022)","previouslyFormattedCitation":"(Fitriyah, 2022)"},"properties":{"noteIndex":0},"schema":"https://github.com/citation-style-language/schema/raw/master/csl-citation.json"}</w:instrText>
      </w:r>
      <w:r w:rsidR="00AD6B0C" w:rsidRPr="00E13132">
        <w:rPr>
          <w:w w:val="95"/>
        </w:rPr>
        <w:fldChar w:fldCharType="separate"/>
      </w:r>
      <w:r w:rsidR="00AD6B0C" w:rsidRPr="00E13132">
        <w:rPr>
          <w:noProof/>
          <w:w w:val="95"/>
        </w:rPr>
        <w:t>(Fitriyah, 2022)</w:t>
      </w:r>
      <w:r w:rsidR="00AD6B0C" w:rsidRPr="00E13132">
        <w:rPr>
          <w:w w:val="95"/>
        </w:rPr>
        <w:fldChar w:fldCharType="end"/>
      </w:r>
      <w:r w:rsidR="00AD6B0C" w:rsidRPr="00E13132">
        <w:rPr>
          <w:w w:val="95"/>
        </w:rPr>
        <w:t xml:space="preserve">; </w:t>
      </w:r>
      <w:r w:rsidR="00AD6B0C" w:rsidRPr="00E13132">
        <w:rPr>
          <w:w w:val="95"/>
        </w:rPr>
        <w:fldChar w:fldCharType="begin" w:fldLock="1"/>
      </w:r>
      <w:r w:rsidR="00AD6B0C" w:rsidRPr="00E13132">
        <w:rPr>
          <w:w w:val="95"/>
        </w:rPr>
        <w:instrText>ADDIN CSL_CITATION {"citationItems":[{"id":"ITEM-1","itemData":{"ISBN":"2828-2558","author":[{"dropping-particle":"","family":"Wahyuni","given":"Dewi Sri","non-dropping-particle":"","parse-names":false,"suffix":""},{"dropping-particle":"","family":"Julia","given":"Aan","non-dropping-particle":"","parse-names":false,"suffix":""}],"container-title":"Bandung Conference Series: Economics Studies","id":"ITEM-1","issue":"2","issued":{"date-parts":[["2022"]]},"page":"498-507","title":"Analisis Tingkat Penerimaan e-Procurement di Pemerintahan Provinsi Jawa Barat Menggunakan Technology Acceptance Model","type":"paper-conference","volume":"2"},"uris":["http://www.mendeley.com/documents/?uuid=ff1b9f18-5fe9-4439-97c0-e1269a3c0e34"]}],"mendeley":{"formattedCitation":"(Wahyuni &amp; Julia, 2022)","plainTextFormattedCitation":"(Wahyuni &amp; Julia, 2022)","previouslyFormattedCitation":"(Wahyuni &amp; Julia, 2022)"},"properties":{"noteIndex":0},"schema":"https://github.com/citation-style-language/schema/raw/master/csl-citation.json"}</w:instrText>
      </w:r>
      <w:r w:rsidR="00AD6B0C" w:rsidRPr="00E13132">
        <w:rPr>
          <w:w w:val="95"/>
        </w:rPr>
        <w:fldChar w:fldCharType="separate"/>
      </w:r>
      <w:r w:rsidR="00AD6B0C" w:rsidRPr="00E13132">
        <w:rPr>
          <w:noProof/>
          <w:w w:val="95"/>
        </w:rPr>
        <w:t>(Wahyuni &amp; Julia, 2022)</w:t>
      </w:r>
      <w:r w:rsidR="00AD6B0C" w:rsidRPr="00E13132">
        <w:rPr>
          <w:w w:val="95"/>
        </w:rPr>
        <w:fldChar w:fldCharType="end"/>
      </w:r>
      <w:r w:rsidR="00AD6B0C" w:rsidRPr="00E13132">
        <w:rPr>
          <w:w w:val="95"/>
        </w:rPr>
        <w:t xml:space="preserve"> </w:t>
      </w:r>
      <w:r w:rsidRPr="00E13132">
        <w:rPr>
          <w:w w:val="95"/>
        </w:rPr>
        <w:t xml:space="preserve">dalam penggunaan aplikasi </w:t>
      </w:r>
      <w:r w:rsidRPr="00E13132">
        <w:rPr>
          <w:i/>
          <w:w w:val="95"/>
        </w:rPr>
        <w:t>e-procurement</w:t>
      </w:r>
      <w:r w:rsidR="00AD6B0C" w:rsidRPr="00E13132">
        <w:rPr>
          <w:iCs/>
          <w:w w:val="95"/>
        </w:rPr>
        <w:t>,</w:t>
      </w:r>
      <w:r w:rsidRPr="00E13132">
        <w:rPr>
          <w:w w:val="95"/>
        </w:rPr>
        <w:t xml:space="preserve"> rekomendasi penelitian yaitu memperbaiki </w:t>
      </w:r>
      <w:r w:rsidRPr="00E13132">
        <w:t xml:space="preserve">masalah yang mendasarinya yaitu niat menggunakan, sikap penggunaan dan kemudahan penggunaan sebagai variabel pengukuran penggunaan aplikasi. Penelitian lain terkait dengan </w:t>
      </w:r>
      <w:r w:rsidRPr="00E13132">
        <w:rPr>
          <w:w w:val="95"/>
        </w:rPr>
        <w:t xml:space="preserve">penggunaan aplikasi yang digunakan oleh sektor publik terkait dengan pelayanan kesehatan yang dilakukan oleh </w:t>
      </w:r>
      <w:r w:rsidR="00AD6B0C" w:rsidRPr="00E13132">
        <w:rPr>
          <w:w w:val="95"/>
        </w:rPr>
        <w:fldChar w:fldCharType="begin" w:fldLock="1"/>
      </w:r>
      <w:r w:rsidR="00E13132" w:rsidRPr="00E13132">
        <w:rPr>
          <w:w w:val="95"/>
        </w:rPr>
        <w:instrText>ADDIN CSL_CITATION {"citationItems":[{"id":"ITEM-1","itemData":{"DOI":"10.1055/s-0038-1668091","ISSN":"1869-0327 (Electronic)","PMID":"30112741","abstract":"BACKGROUND: One common model utilized to understand clinical staff and patients'  technology adoption is the technology acceptance model (TAM). OBJECTIVE: This article reviews published research on TAM use in health information systems development and implementation with regard to application areas and model extensions after its initial introduction. METHOD: An electronic literature search supplemented by citation searching was conducted on February 2017 of the Web of Science, PubMed, and Scopus databases, yielding a total of 492 references. Upon eliminating duplicates and applying inclusion and exclusion criteria, 134 articles were retained. These articles were appraised and divided into three categories according to research topic: studies using the original TAM, studies using an extended TAM, and acceptance model comparisons including the TAM. RESULTS: The review identified three main information and communication technology (ICT) application areas for the TAM in health services: telemedicine, electronic health records, and mobile applications. The original TAM was found to have been extended to fit dynamic health service environments by integration of components from theoretical frameworks such as the theory of planned behavior and unified theory of acceptance and use of technology, as well as by adding variables in specific contextual settings. These variables frequently reflected the concepts subjective norm and self-efficacy, but also compatibility, experience, training, anxiety, habit, and facilitators were considered. CONCLUSION: Telemedicine applications were between 1999 and 2017, the ICT application area most frequently studied using the TAM, implying that acceptance of this technology was a major challenge when exploiting ICT to develop health service organizations during this period. A majority of the reviewed articles reported extensions of the original TAM, suggesting that no optimal TAM version for use in health services has been established. Although the review results indicate a continuous progress, there are still areas that can be expanded and improved to increase the predictive performance of the TAM.","author":[{"dropping-particle":"","family":"Rahimi","given":"Bahlol","non-dropping-particle":"","parse-names":false,"suffix":""},{"dropping-particle":"","family":"Nadri","given":"Hamed","non-dropping-particle":"","parse-names":false,"suffix":""},{"dropping-particle":"","family":"Lotfnezhad Afshar","given":"Hadi","non-dropping-particle":"","parse-names":false,"suffix":""},{"dropping-particle":"","family":"Timpka","given":"Toomas","non-dropping-particle":"","parse-names":false,"suffix":""}],"container-title":"Applied clinical informatics","id":"ITEM-1","issue":"3","issued":{"date-parts":[["2018","7"]]},"language":"eng","page":"604-634","publisher-place":"Germany","title":"A Systematic Review of the Technology Acceptance Model in Health Informatics.","type":"article-journal","volume":"9"},"uris":["http://www.mendeley.com/documents/?uuid=42a8273a-2c60-4707-8a97-621b045b72c3"]}],"mendeley":{"formattedCitation":"(Rahimi et al., 2018)","plainTextFormattedCitation":"(Rahimi et al., 2018)","previouslyFormattedCitation":"(Rahimi et al., 2018)"},"properties":{"noteIndex":0},"schema":"https://github.com/citation-style-language/schema/raw/master/csl-citation.json"}</w:instrText>
      </w:r>
      <w:r w:rsidR="00AD6B0C" w:rsidRPr="00E13132">
        <w:rPr>
          <w:w w:val="95"/>
        </w:rPr>
        <w:fldChar w:fldCharType="separate"/>
      </w:r>
      <w:r w:rsidR="00AD6B0C" w:rsidRPr="00E13132">
        <w:rPr>
          <w:noProof/>
          <w:w w:val="95"/>
        </w:rPr>
        <w:t>(Rahimi et al., 2018)</w:t>
      </w:r>
      <w:r w:rsidR="00AD6B0C" w:rsidRPr="00E13132">
        <w:rPr>
          <w:w w:val="95"/>
        </w:rPr>
        <w:fldChar w:fldCharType="end"/>
      </w:r>
      <w:r w:rsidRPr="00E13132">
        <w:rPr>
          <w:w w:val="95"/>
        </w:rPr>
        <w:t xml:space="preserve"> dengan menggunakan persepsi kegunaan, persepsi kemudahan, dan persepsi sikap sebagai variabel yang digunakan dalam mengevaluasi tingkat kepercayaan pasien terhadap layanan. Diharapkan dari hasil penelitian tersebut adanya peningkatan kepercayaan dan mengurangi tingkat resiko. Dari </w:t>
      </w:r>
      <w:r w:rsidR="00E13132" w:rsidRPr="00E13132">
        <w:rPr>
          <w:w w:val="95"/>
        </w:rPr>
        <w:t>penelitian-</w:t>
      </w:r>
      <w:r w:rsidRPr="00E13132">
        <w:rPr>
          <w:w w:val="95"/>
        </w:rPr>
        <w:t xml:space="preserve">penelitian tersebut pendekatan yang dilakukan berdasarkan </w:t>
      </w:r>
      <w:r w:rsidRPr="00E13132">
        <w:t>penerapan dan kendala yang ada.</w:t>
      </w:r>
    </w:p>
    <w:p w14:paraId="0D10CE66" w14:textId="0A66E2C8" w:rsidR="00EA46DC" w:rsidRPr="00E13132" w:rsidRDefault="006B3533" w:rsidP="00E13132">
      <w:pPr>
        <w:pStyle w:val="BodyText"/>
        <w:ind w:left="318" w:right="311" w:firstLine="566"/>
        <w:jc w:val="both"/>
      </w:pPr>
      <w:r w:rsidRPr="00E13132">
        <w:rPr>
          <w:w w:val="95"/>
        </w:rPr>
        <w:t xml:space="preserve">Sedangkan penelitian yang diakukan oleh </w:t>
      </w:r>
      <w:r w:rsidR="00E13132" w:rsidRPr="00E13132">
        <w:rPr>
          <w:w w:val="95"/>
        </w:rPr>
        <w:fldChar w:fldCharType="begin" w:fldLock="1"/>
      </w:r>
      <w:r w:rsidR="00E13132" w:rsidRPr="00E13132">
        <w:rPr>
          <w:w w:val="95"/>
        </w:rPr>
        <w:instrText>ADDIN CSL_CITATION {"citationItems":[{"id":"ITEM-1","itemData":{"author":[{"dropping-particle":"","family":"Laksmi","given":"Ayu Chairina","non-dropping-particle":"","parse-names":false,"suffix":""},{"dropping-particle":"","family":"Mardhatila","given":"Aradiva","non-dropping-particle":"","parse-names":false,"suffix":""}],"container-title":"Proceeding of the International Conference on Accounting and Finance","id":"ITEM-1","issued":{"date-parts":[["2023"]]},"page":"129-134","title":"The use of the SIMDA application in accounting department at regional hospital Siti Fatimah Palembang","type":"paper-conference","volume":"1"},"uris":["http://www.mendeley.com/documents/?uuid=2bd025b8-4227-43df-94ba-fbe72279b03c"]}],"mendeley":{"formattedCitation":"(Laksmi &amp; Mardhatila, 2023)","plainTextFormattedCitation":"(Laksmi &amp; Mardhatila, 2023)","previouslyFormattedCitation":"(Laksmi &amp; Mardhatila, 2023)"},"properties":{"noteIndex":0},"schema":"https://github.com/citation-style-language/schema/raw/master/csl-citation.json"}</w:instrText>
      </w:r>
      <w:r w:rsidR="00E13132" w:rsidRPr="00E13132">
        <w:rPr>
          <w:w w:val="95"/>
        </w:rPr>
        <w:fldChar w:fldCharType="separate"/>
      </w:r>
      <w:r w:rsidR="00E13132" w:rsidRPr="00E13132">
        <w:rPr>
          <w:noProof/>
          <w:w w:val="95"/>
        </w:rPr>
        <w:t>(Laksmi &amp; Mardhatila, 2023)</w:t>
      </w:r>
      <w:r w:rsidR="00E13132" w:rsidRPr="00E13132">
        <w:rPr>
          <w:w w:val="95"/>
        </w:rPr>
        <w:fldChar w:fldCharType="end"/>
      </w:r>
      <w:r w:rsidR="00E13132" w:rsidRPr="00E13132">
        <w:rPr>
          <w:w w:val="95"/>
        </w:rPr>
        <w:t xml:space="preserve">  </w:t>
      </w:r>
      <w:r w:rsidRPr="00E13132">
        <w:rPr>
          <w:w w:val="95"/>
        </w:rPr>
        <w:t xml:space="preserve">yang berjudul Sistem Informasi </w:t>
      </w:r>
      <w:r w:rsidRPr="00E13132">
        <w:rPr>
          <w:w w:val="90"/>
        </w:rPr>
        <w:t>Manajemen Barang Daerah dengan</w:t>
      </w:r>
      <w:r w:rsidRPr="00E13132">
        <w:t xml:space="preserve"> </w:t>
      </w:r>
      <w:r w:rsidRPr="00E13132">
        <w:rPr>
          <w:i/>
          <w:w w:val="90"/>
        </w:rPr>
        <w:t xml:space="preserve">Metode Technologi Acceptance Model </w:t>
      </w:r>
      <w:r w:rsidRPr="00E13132">
        <w:rPr>
          <w:w w:val="90"/>
        </w:rPr>
        <w:t xml:space="preserve">(TAM) pada pemerintah </w:t>
      </w:r>
      <w:r w:rsidRPr="00E13132">
        <w:t xml:space="preserve">Kab. </w:t>
      </w:r>
      <w:r w:rsidR="00FC44A6" w:rsidRPr="00E13132">
        <w:t xml:space="preserve">Palembang </w:t>
      </w:r>
      <w:r w:rsidRPr="00E13132">
        <w:t xml:space="preserve">variabel Persepsi Kemudahan Penggunaan Aplikasi SIMDA. Jurnal tersebut </w:t>
      </w:r>
      <w:r w:rsidRPr="00E13132">
        <w:rPr>
          <w:w w:val="95"/>
        </w:rPr>
        <w:t xml:space="preserve">membahas metode TAM yang lebih baik untuk mengevaluasi penerapan sistem SIMDA apakah </w:t>
      </w:r>
      <w:r w:rsidRPr="00E13132">
        <w:t xml:space="preserve">sudah sesuai dengan misi sistem informasi tersebut, dan sampai sejauh mana tingkat prediksi </w:t>
      </w:r>
      <w:r w:rsidRPr="00E13132">
        <w:rPr>
          <w:w w:val="95"/>
        </w:rPr>
        <w:t xml:space="preserve">pemanfaatan keyakinan pengguna. Senanda dengan penelitian yang dilakukan oleh </w:t>
      </w:r>
      <w:r w:rsidR="00E13132" w:rsidRPr="00E13132">
        <w:rPr>
          <w:w w:val="95"/>
        </w:rPr>
        <w:fldChar w:fldCharType="begin" w:fldLock="1"/>
      </w:r>
      <w:r w:rsidR="00E13132">
        <w:rPr>
          <w:w w:val="95"/>
        </w:rPr>
        <w:instrText>ADDIN CSL_CITATION {"citationItems":[{"id":"ITEM-1","itemData":{"ISSN":"2620-7532","author":[{"dropping-particle":"","family":"Permadi","given":"Asep","non-dropping-particle":"","parse-names":false,"suffix":""},{"dropping-particle":"","family":"Irawati","given":"Tri","non-dropping-particle":"","parse-names":false,"suffix":""},{"dropping-particle":"","family":"Widada","given":"Bebas","non-dropping-particle":"","parse-names":false,"suffix":""}],"container-title":"Jurnal Teknologi Informasi dan Komunikasi (TIKomSiN)","id":"ITEM-1","issue":"1","issued":{"date-parts":[["2023"]]},"page":"17-24","title":"Analisis Perilaku Pengguna Website Sistem Informasi Akademik Menggunakan Technology Acceptance Model (TAM)","type":"article-journal","volume":"11"},"uris":["http://www.mendeley.com/documents/?uuid=7063fdee-2931-4ff2-b91a-c1bdebd08531"]}],"mendeley":{"formattedCitation":"(Permadi et al., 2023)","plainTextFormattedCitation":"(Permadi et al., 2023)","previouslyFormattedCitation":"(Permadi et al., 2023)"},"properties":{"noteIndex":0},"schema":"https://github.com/citation-style-language/schema/raw/master/csl-citation.json"}</w:instrText>
      </w:r>
      <w:r w:rsidR="00E13132" w:rsidRPr="00E13132">
        <w:rPr>
          <w:w w:val="95"/>
        </w:rPr>
        <w:fldChar w:fldCharType="separate"/>
      </w:r>
      <w:r w:rsidR="00E13132" w:rsidRPr="00E13132">
        <w:rPr>
          <w:noProof/>
          <w:w w:val="95"/>
        </w:rPr>
        <w:t>(Permadi et al., 2023)</w:t>
      </w:r>
      <w:r w:rsidR="00E13132" w:rsidRPr="00E13132">
        <w:rPr>
          <w:w w:val="95"/>
        </w:rPr>
        <w:fldChar w:fldCharType="end"/>
      </w:r>
      <w:r w:rsidR="00746319">
        <w:rPr>
          <w:w w:val="95"/>
        </w:rPr>
        <w:t xml:space="preserve">; </w:t>
      </w:r>
      <w:r w:rsidR="00746319">
        <w:rPr>
          <w:w w:val="95"/>
        </w:rPr>
        <w:fldChar w:fldCharType="begin" w:fldLock="1"/>
      </w:r>
      <w:r w:rsidR="00772820">
        <w:rPr>
          <w:w w:val="95"/>
        </w:rPr>
        <w:instrText>ADDIN CSL_CITATION {"citationItems":[{"id":"ITEM-1","itemData":{"ISSN":"2620-7907","author":[{"dropping-particle":"","family":"Geasela","given":"Yemima Monica","non-dropping-particle":"","parse-names":false,"suffix":""},{"dropping-particle":"","family":"Hartono","given":"Henny","non-dropping-particle":"","parse-names":false,"suffix":""},{"dropping-particle":"","family":"Sutanto","given":"Denny","non-dropping-particle":"","parse-names":false,"suffix":""},{"dropping-particle":"","family":"Julian","given":"Kevin","non-dropping-particle":"","parse-names":false,"suffix":""},{"dropping-particle":"","family":"Setiawan","given":"Jonathan","non-dropping-particle":"","parse-names":false,"suffix":""}],"container-title":"JBASE-Journal of Business and Audit Information Systems","id":"ITEM-1","issue":"1","issued":{"date-parts":[["2022"]]},"title":"Analisis Sistem Informasi Web Penjualan pada PT. Teta Dengan Pendekatan Model TAM","type":"article-journal","volume":"5"},"uris":["http://www.mendeley.com/documents/?uuid=4d0403d1-7467-44cd-b071-7a74eeb9bf8f"]}],"mendeley":{"formattedCitation":"(Geasela et al., 2022)","plainTextFormattedCitation":"(Geasela et al., 2022)","previouslyFormattedCitation":"(Geasela et al., 2022)"},"properties":{"noteIndex":0},"schema":"https://github.com/citation-style-language/schema/raw/master/csl-citation.json"}</w:instrText>
      </w:r>
      <w:r w:rsidR="00746319">
        <w:rPr>
          <w:w w:val="95"/>
        </w:rPr>
        <w:fldChar w:fldCharType="separate"/>
      </w:r>
      <w:r w:rsidR="00746319" w:rsidRPr="00746319">
        <w:rPr>
          <w:noProof/>
          <w:w w:val="95"/>
        </w:rPr>
        <w:t>(Geasela et al., 2022)</w:t>
      </w:r>
      <w:r w:rsidR="00746319">
        <w:rPr>
          <w:w w:val="95"/>
        </w:rPr>
        <w:fldChar w:fldCharType="end"/>
      </w:r>
      <w:r w:rsidR="00746319">
        <w:rPr>
          <w:w w:val="95"/>
        </w:rPr>
        <w:t xml:space="preserve">; </w:t>
      </w:r>
      <w:r w:rsidR="00746319">
        <w:rPr>
          <w:w w:val="95"/>
        </w:rPr>
        <w:fldChar w:fldCharType="begin" w:fldLock="1"/>
      </w:r>
      <w:r w:rsidR="00746319">
        <w:rPr>
          <w:w w:val="95"/>
        </w:rPr>
        <w:instrText>ADDIN CSL_CITATION {"citationItems":[{"id":"ITEM-1","itemData":{"ISSN":"2620-7532","author":[{"dropping-particle":"","family":"Windana","given":"Gusta Irfan","non-dropping-particle":"","parse-names":false,"suffix":""},{"dropping-particle":"","family":"Fitriasih","given":"Sri Hariyati","non-dropping-particle":"","parse-names":false,"suffix":""},{"dropping-particle":"","family":"Irawati","given":"Tri","non-dropping-particle":"","parse-names":false,"suffix":""}],"container-title":"Jurnal Teknologi Informasi dan Komunikasi (TIKomSiN)","id":"ITEM-1","issue":"1","issued":{"date-parts":[["2022"]]},"page":"34-43","title":"Analisis Regresi Loyalitas Pengguna E-Commerce Bukalapak Dengan Variabel Technology Acceptance Model","type":"article-journal","volume":"10"},"uris":["http://www.mendeley.com/documents/?uuid=da8f80bd-e2f2-4eb3-ad10-4015d1162e2e"]}],"mendeley":{"formattedCitation":"(Windana et al., 2022)","plainTextFormattedCitation":"(Windana et al., 2022)","previouslyFormattedCitation":"(Windana et al., 2022)"},"properties":{"noteIndex":0},"schema":"https://github.com/citation-style-language/schema/raw/master/csl-citation.json"}</w:instrText>
      </w:r>
      <w:r w:rsidR="00746319">
        <w:rPr>
          <w:w w:val="95"/>
        </w:rPr>
        <w:fldChar w:fldCharType="separate"/>
      </w:r>
      <w:r w:rsidR="00746319" w:rsidRPr="00746319">
        <w:rPr>
          <w:noProof/>
          <w:w w:val="95"/>
        </w:rPr>
        <w:t>(Windana et al., 2022)</w:t>
      </w:r>
      <w:r w:rsidR="00746319">
        <w:rPr>
          <w:w w:val="95"/>
        </w:rPr>
        <w:fldChar w:fldCharType="end"/>
      </w:r>
      <w:r w:rsidR="00E13132" w:rsidRPr="00E13132">
        <w:rPr>
          <w:w w:val="95"/>
        </w:rPr>
        <w:t xml:space="preserve"> </w:t>
      </w:r>
      <w:r w:rsidRPr="00E13132">
        <w:t xml:space="preserve">pada dengan menggunakan empat variabel yaitu Desain Antar Muka, </w:t>
      </w:r>
      <w:r w:rsidRPr="00E13132">
        <w:rPr>
          <w:w w:val="95"/>
        </w:rPr>
        <w:t xml:space="preserve">Pengguna, Sikap Pengguna Terhadap Aplikasi, Perilaku Pengguna dan Kondisi Nyata Pengguna. Berdasarkan variabel tersebut telah ditarik kesimpulan dari hasil penelitian model </w:t>
      </w:r>
      <w:r w:rsidRPr="00E13132">
        <w:rPr>
          <w:i/>
          <w:w w:val="95"/>
        </w:rPr>
        <w:t xml:space="preserve">Technology Acceptance Model </w:t>
      </w:r>
      <w:r w:rsidRPr="00E13132">
        <w:rPr>
          <w:w w:val="95"/>
        </w:rPr>
        <w:t xml:space="preserve">(TAM) mampu memprediksi penerimaan pengguna aplikasi bahwa yang </w:t>
      </w:r>
      <w:r w:rsidRPr="00E13132">
        <w:t>berpengaruh terhadap Kondisi Nyata Pengguna adalah Desain Antar Muka dan Perilaku</w:t>
      </w:r>
      <w:r w:rsidR="00FC44A6" w:rsidRPr="00E13132">
        <w:t xml:space="preserve"> </w:t>
      </w:r>
      <w:r w:rsidRPr="00E13132">
        <w:t>Pengguna.</w:t>
      </w:r>
      <w:r w:rsidR="00E13132">
        <w:t xml:space="preserve"> </w:t>
      </w:r>
      <w:r w:rsidRPr="00E13132">
        <w:rPr>
          <w:w w:val="95"/>
        </w:rPr>
        <w:t xml:space="preserve">Peneliti melakukan analisa terhadap penggunaan aplikasi ALISTA dengan menggunakan variabel desain antar muka, kemudahan penggunan sistem, sikap pengguna, dan perilaku terhadap kondisi nyata penggunaan dengan menggunakan metode TAM. Penelitian lebih menekankan pada user pengguna aplikasi sebagai media yang digunakan dalam menyediakan </w:t>
      </w:r>
      <w:r w:rsidRPr="00E13132">
        <w:t>saran yang membantu pekerjaan.</w:t>
      </w:r>
    </w:p>
    <w:p w14:paraId="7B70FAB5" w14:textId="77777777" w:rsidR="00733EEF" w:rsidRPr="00E13132" w:rsidRDefault="00733EEF" w:rsidP="00733EEF">
      <w:pPr>
        <w:pStyle w:val="BodyText"/>
        <w:ind w:left="318" w:right="311" w:firstLine="566"/>
        <w:jc w:val="both"/>
      </w:pPr>
    </w:p>
    <w:p w14:paraId="6248DB39" w14:textId="3EE7191B" w:rsidR="00EA46DC" w:rsidRPr="00E13132" w:rsidRDefault="004562C2" w:rsidP="00733EEF">
      <w:pPr>
        <w:pStyle w:val="Heading1"/>
        <w:jc w:val="both"/>
      </w:pPr>
      <w:r w:rsidRPr="00E13132">
        <w:t xml:space="preserve">II. Kerangka Teoritis </w:t>
      </w:r>
      <w:r w:rsidR="00B02BFA" w:rsidRPr="00E13132">
        <w:t>d</w:t>
      </w:r>
      <w:r w:rsidRPr="00E13132">
        <w:t>an Pengembangan Hipotesis</w:t>
      </w:r>
    </w:p>
    <w:p w14:paraId="7890D44E" w14:textId="5A3FE7E7" w:rsidR="00EA46DC" w:rsidRPr="00E13132" w:rsidRDefault="006B3533" w:rsidP="00733EEF">
      <w:pPr>
        <w:pStyle w:val="BodyText"/>
        <w:ind w:left="318" w:right="309" w:firstLine="566"/>
        <w:jc w:val="both"/>
      </w:pPr>
      <w:r w:rsidRPr="00E13132">
        <w:rPr>
          <w:w w:val="90"/>
        </w:rPr>
        <w:t xml:space="preserve">Berdasarkan teori dari </w:t>
      </w:r>
      <w:r w:rsidR="00E13132">
        <w:rPr>
          <w:w w:val="90"/>
        </w:rPr>
        <w:fldChar w:fldCharType="begin" w:fldLock="1"/>
      </w:r>
      <w:r w:rsidR="00746319">
        <w:rPr>
          <w:w w:val="90"/>
        </w:rPr>
        <w:instrText>ADDIN CSL_CITATION {"citationItems":[{"id":"ITEM-1","itemData":{"author":[{"dropping-particle":"","family":"Davis","given":"Fred D","non-dropping-particle":"","parse-names":false,"suffix":""}],"id":"ITEM-1","issued":{"date-parts":[["1985"]]},"publisher":"Massachusetts Institute of Technology","title":"A technology acceptance model for empirically testing new end-user information systems: Theory and results","type":"article"},"uris":["http://www.mendeley.com/documents/?uuid=6e571064-b69c-4371-bc29-c75e805149ea"]}],"mendeley":{"formattedCitation":"(Davis, 1985)","plainTextFormattedCitation":"(Davis, 1985)","previouslyFormattedCitation":"(Davis, 1985)"},"properties":{"noteIndex":0},"schema":"https://github.com/citation-style-language/schema/raw/master/csl-citation.json"}</w:instrText>
      </w:r>
      <w:r w:rsidR="00E13132">
        <w:rPr>
          <w:w w:val="90"/>
        </w:rPr>
        <w:fldChar w:fldCharType="separate"/>
      </w:r>
      <w:r w:rsidR="00E13132" w:rsidRPr="00E13132">
        <w:rPr>
          <w:noProof/>
          <w:w w:val="90"/>
        </w:rPr>
        <w:t>(Davis, 1985)</w:t>
      </w:r>
      <w:r w:rsidR="00E13132">
        <w:rPr>
          <w:w w:val="90"/>
        </w:rPr>
        <w:fldChar w:fldCharType="end"/>
      </w:r>
      <w:r w:rsidR="00E13132">
        <w:rPr>
          <w:w w:val="90"/>
        </w:rPr>
        <w:t xml:space="preserve"> </w:t>
      </w:r>
      <w:r w:rsidRPr="00E13132">
        <w:rPr>
          <w:w w:val="90"/>
        </w:rPr>
        <w:t>menjelaskan bahwa “</w:t>
      </w:r>
      <w:r w:rsidRPr="00E13132">
        <w:rPr>
          <w:i/>
          <w:w w:val="90"/>
        </w:rPr>
        <w:t xml:space="preserve">Technology Acceptance Model </w:t>
      </w:r>
      <w:r w:rsidRPr="00E13132">
        <w:rPr>
          <w:w w:val="90"/>
        </w:rPr>
        <w:t xml:space="preserve">(TAM) adalah </w:t>
      </w:r>
      <w:r w:rsidRPr="00E13132">
        <w:rPr>
          <w:w w:val="95"/>
        </w:rPr>
        <w:t xml:space="preserve">suatu model untuk memprediksi dan menjelaskan bagaimana pengguna teknologi menerima dan menggunakan teknologi yang berkaitan dengan pekerjaan pengguna”. Model TAM berasal dari </w:t>
      </w:r>
      <w:r w:rsidRPr="00E13132">
        <w:t xml:space="preserve">teori psikologis untuk menjelaskan perilaku pengguna teknologi informasi yang berlandaskan </w:t>
      </w:r>
      <w:r w:rsidRPr="00E13132">
        <w:rPr>
          <w:w w:val="95"/>
        </w:rPr>
        <w:lastRenderedPageBreak/>
        <w:t>pada kepercayaan (</w:t>
      </w:r>
      <w:r w:rsidRPr="00E13132">
        <w:rPr>
          <w:i/>
          <w:w w:val="95"/>
        </w:rPr>
        <w:t>belief</w:t>
      </w:r>
      <w:r w:rsidRPr="00E13132">
        <w:rPr>
          <w:w w:val="95"/>
        </w:rPr>
        <w:t>), sikap (</w:t>
      </w:r>
      <w:r w:rsidRPr="00E13132">
        <w:rPr>
          <w:i/>
          <w:w w:val="95"/>
        </w:rPr>
        <w:t>attitude</w:t>
      </w:r>
      <w:r w:rsidRPr="00E13132">
        <w:rPr>
          <w:w w:val="95"/>
        </w:rPr>
        <w:t>), niat (</w:t>
      </w:r>
      <w:r w:rsidRPr="00E13132">
        <w:rPr>
          <w:i/>
          <w:w w:val="95"/>
        </w:rPr>
        <w:t xml:space="preserve">intention) </w:t>
      </w:r>
      <w:r w:rsidRPr="00E13132">
        <w:rPr>
          <w:w w:val="95"/>
        </w:rPr>
        <w:t>dan hubungan perilaku pengguna (</w:t>
      </w:r>
      <w:r w:rsidRPr="00E13132">
        <w:rPr>
          <w:i/>
          <w:w w:val="95"/>
        </w:rPr>
        <w:t>user behavior relationship</w:t>
      </w:r>
      <w:r w:rsidRPr="00E13132">
        <w:rPr>
          <w:w w:val="95"/>
        </w:rPr>
        <w:t xml:space="preserve">). Salah satu faktor yang dapat mempengaruhi adalah persepsi pengguna atas kegunaan dan kemudahan penggunaan teknologi informasi sebagai suatu tindakan dalam konteks pengguna teknologi informasi sehingga alasan seseorang dalam melihat manfaat dan kemudahan </w:t>
      </w:r>
      <w:r w:rsidRPr="00E13132">
        <w:t>penggunaan menjadikan tindakan orang tersebut dapat menerima penggunaan teknologi informasi.</w:t>
      </w:r>
    </w:p>
    <w:p w14:paraId="672DA673" w14:textId="77777777" w:rsidR="00EA46DC" w:rsidRPr="00E13132" w:rsidRDefault="006B3533" w:rsidP="00733EEF">
      <w:pPr>
        <w:pStyle w:val="BodyText"/>
        <w:rPr>
          <w:sz w:val="10"/>
        </w:rPr>
      </w:pPr>
      <w:r w:rsidRPr="00E13132">
        <w:rPr>
          <w:noProof/>
        </w:rPr>
        <w:drawing>
          <wp:anchor distT="0" distB="0" distL="0" distR="0" simplePos="0" relativeHeight="3" behindDoc="0" locked="0" layoutInCell="1" allowOverlap="1" wp14:anchorId="0743935F" wp14:editId="10039312">
            <wp:simplePos x="0" y="0"/>
            <wp:positionH relativeFrom="page">
              <wp:posOffset>1562100</wp:posOffset>
            </wp:positionH>
            <wp:positionV relativeFrom="paragraph">
              <wp:posOffset>100330</wp:posOffset>
            </wp:positionV>
            <wp:extent cx="4219575" cy="1397000"/>
            <wp:effectExtent l="0" t="0" r="9525" b="0"/>
            <wp:wrapTopAndBottom/>
            <wp:docPr id="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13" cstate="print"/>
                    <a:stretch>
                      <a:fillRect/>
                    </a:stretch>
                  </pic:blipFill>
                  <pic:spPr>
                    <a:xfrm>
                      <a:off x="0" y="0"/>
                      <a:ext cx="4219575" cy="1397000"/>
                    </a:xfrm>
                    <a:prstGeom prst="rect">
                      <a:avLst/>
                    </a:prstGeom>
                  </pic:spPr>
                </pic:pic>
              </a:graphicData>
            </a:graphic>
            <wp14:sizeRelH relativeFrom="margin">
              <wp14:pctWidth>0</wp14:pctWidth>
            </wp14:sizeRelH>
            <wp14:sizeRelV relativeFrom="margin">
              <wp14:pctHeight>0</wp14:pctHeight>
            </wp14:sizeRelV>
          </wp:anchor>
        </w:drawing>
      </w:r>
    </w:p>
    <w:p w14:paraId="5D577C31" w14:textId="3189AB13" w:rsidR="00EA46DC" w:rsidRPr="00E13132" w:rsidRDefault="006B3533" w:rsidP="00733EEF">
      <w:pPr>
        <w:ind w:left="330" w:right="330"/>
        <w:jc w:val="center"/>
        <w:rPr>
          <w:w w:val="95"/>
        </w:rPr>
      </w:pPr>
      <w:r w:rsidRPr="00E13132">
        <w:rPr>
          <w:w w:val="95"/>
        </w:rPr>
        <w:t xml:space="preserve">Gambar 1 Model Theory Acceptance Model </w:t>
      </w:r>
      <w:r w:rsidR="00492D5C" w:rsidRPr="00E13132">
        <w:rPr>
          <w:w w:val="95"/>
        </w:rPr>
        <w:fldChar w:fldCharType="begin" w:fldLock="1"/>
      </w:r>
      <w:r w:rsidR="000C30A3" w:rsidRPr="00E13132">
        <w:rPr>
          <w:w w:val="95"/>
        </w:rPr>
        <w:instrText>ADDIN CSL_CITATION {"citationItems":[{"id":"ITEM-1","itemData":{"author":[{"dropping-particle":"","family":"Davis","given":"Fred D","non-dropping-particle":"","parse-names":false,"suffix":""}],"id":"ITEM-1","issued":{"date-parts":[["1985"]]},"publisher":"Massachusetts Institute of Technology","title":"A technology acceptance model for empirically testing new end-user information systems: Theory and results","type":"article"},"uris":["http://www.mendeley.com/documents/?uuid=6e571064-b69c-4371-bc29-c75e805149ea"]}],"mendeley":{"formattedCitation":"(Davis, 1985)","plainTextFormattedCitation":"(Davis, 1985)","previouslyFormattedCitation":"(Davis, 1985)"},"properties":{"noteIndex":0},"schema":"https://github.com/citation-style-language/schema/raw/master/csl-citation.json"}</w:instrText>
      </w:r>
      <w:r w:rsidR="00492D5C" w:rsidRPr="00E13132">
        <w:rPr>
          <w:w w:val="95"/>
        </w:rPr>
        <w:fldChar w:fldCharType="separate"/>
      </w:r>
      <w:r w:rsidR="00492D5C" w:rsidRPr="00E13132">
        <w:rPr>
          <w:noProof/>
          <w:w w:val="95"/>
        </w:rPr>
        <w:t>(Davis, 1985)</w:t>
      </w:r>
      <w:r w:rsidR="00492D5C" w:rsidRPr="00E13132">
        <w:rPr>
          <w:w w:val="95"/>
        </w:rPr>
        <w:fldChar w:fldCharType="end"/>
      </w:r>
    </w:p>
    <w:p w14:paraId="5B0089B0" w14:textId="77777777" w:rsidR="00733EEF" w:rsidRPr="00E13132" w:rsidRDefault="00733EEF" w:rsidP="00733EEF">
      <w:pPr>
        <w:ind w:left="330" w:right="330"/>
        <w:jc w:val="center"/>
      </w:pPr>
    </w:p>
    <w:p w14:paraId="00444BA8" w14:textId="03E631C7" w:rsidR="00EA46DC" w:rsidRPr="00E13132" w:rsidRDefault="006B3533" w:rsidP="00733EEF">
      <w:pPr>
        <w:pStyle w:val="BodyText"/>
        <w:ind w:left="318" w:right="317" w:firstLine="566"/>
        <w:jc w:val="both"/>
      </w:pPr>
      <w:r w:rsidRPr="00E13132">
        <w:rPr>
          <w:w w:val="95"/>
        </w:rPr>
        <w:t xml:space="preserve">Berdasarkan teori TAM tersebut maka penelitian yang dikembangkan dalam mengevaluasi </w:t>
      </w:r>
      <w:r w:rsidRPr="00E13132">
        <w:t>Aplikasi ALISTA dapat dikembangkan menjadi hipotesis sebagai berikut:</w:t>
      </w:r>
    </w:p>
    <w:p w14:paraId="57171611" w14:textId="77777777" w:rsidR="00EA46DC" w:rsidRPr="00E13132" w:rsidRDefault="006B3533" w:rsidP="00733EEF">
      <w:pPr>
        <w:pStyle w:val="ListParagraph"/>
        <w:numPr>
          <w:ilvl w:val="0"/>
          <w:numId w:val="6"/>
        </w:numPr>
        <w:tabs>
          <w:tab w:val="left" w:pos="603"/>
        </w:tabs>
        <w:ind w:right="312"/>
        <w:rPr>
          <w:sz w:val="24"/>
        </w:rPr>
      </w:pPr>
      <w:r w:rsidRPr="00E13132">
        <w:rPr>
          <w:w w:val="90"/>
          <w:sz w:val="24"/>
        </w:rPr>
        <w:t xml:space="preserve">Pengaruh Desain Antar Muka </w:t>
      </w:r>
      <w:r w:rsidRPr="00E13132">
        <w:rPr>
          <w:i/>
          <w:w w:val="90"/>
          <w:sz w:val="24"/>
        </w:rPr>
        <w:t xml:space="preserve">(User Interface Design) </w:t>
      </w:r>
      <w:r w:rsidRPr="00E13132">
        <w:rPr>
          <w:w w:val="90"/>
          <w:sz w:val="24"/>
        </w:rPr>
        <w:t xml:space="preserve">terhadap Kondisi nyata penggunaan </w:t>
      </w:r>
      <w:r w:rsidRPr="00E13132">
        <w:rPr>
          <w:i/>
          <w:w w:val="90"/>
          <w:sz w:val="24"/>
        </w:rPr>
        <w:t xml:space="preserve">(Actual </w:t>
      </w:r>
      <w:r w:rsidRPr="00E13132">
        <w:rPr>
          <w:i/>
          <w:w w:val="95"/>
          <w:sz w:val="24"/>
        </w:rPr>
        <w:t xml:space="preserve">Use Behavior) </w:t>
      </w:r>
      <w:r w:rsidRPr="00E13132">
        <w:rPr>
          <w:w w:val="95"/>
          <w:sz w:val="24"/>
        </w:rPr>
        <w:t>(H</w:t>
      </w:r>
      <w:r w:rsidRPr="00E13132">
        <w:rPr>
          <w:w w:val="95"/>
          <w:sz w:val="24"/>
          <w:vertAlign w:val="subscript"/>
        </w:rPr>
        <w:t>1</w:t>
      </w:r>
      <w:r w:rsidRPr="00E13132">
        <w:rPr>
          <w:w w:val="95"/>
          <w:sz w:val="24"/>
        </w:rPr>
        <w:t xml:space="preserve">). Desain antar muka aplikasi menjadi tolak ukur dalam penggunaan aplikasi dimana setiap pengguna akan melihat sisi baik dari aplikasi dimana memudahkan dan nyaman </w:t>
      </w:r>
      <w:r w:rsidRPr="00E13132">
        <w:rPr>
          <w:sz w:val="24"/>
        </w:rPr>
        <w:t>dalam penggunaan aplikasi tersebut.</w:t>
      </w:r>
    </w:p>
    <w:p w14:paraId="2BB66032" w14:textId="1582B7B0" w:rsidR="00EA46DC" w:rsidRPr="00E13132" w:rsidRDefault="006B3533" w:rsidP="00733EEF">
      <w:pPr>
        <w:pStyle w:val="ListParagraph"/>
        <w:numPr>
          <w:ilvl w:val="0"/>
          <w:numId w:val="6"/>
        </w:numPr>
        <w:tabs>
          <w:tab w:val="left" w:pos="603"/>
        </w:tabs>
        <w:ind w:right="314"/>
        <w:rPr>
          <w:sz w:val="24"/>
        </w:rPr>
      </w:pPr>
      <w:r w:rsidRPr="00E13132">
        <w:rPr>
          <w:w w:val="95"/>
          <w:sz w:val="24"/>
        </w:rPr>
        <w:t xml:space="preserve">Pengaruh Kemudahan Penggunaan Sistem </w:t>
      </w:r>
      <w:r w:rsidRPr="00E13132">
        <w:rPr>
          <w:i/>
          <w:w w:val="95"/>
          <w:sz w:val="24"/>
        </w:rPr>
        <w:t xml:space="preserve">(Perceived Easy </w:t>
      </w:r>
      <w:r w:rsidR="000C30A3" w:rsidRPr="00E13132">
        <w:rPr>
          <w:i/>
          <w:w w:val="95"/>
          <w:sz w:val="24"/>
        </w:rPr>
        <w:t>o</w:t>
      </w:r>
      <w:r w:rsidRPr="00E13132">
        <w:rPr>
          <w:i/>
          <w:w w:val="95"/>
          <w:sz w:val="24"/>
        </w:rPr>
        <w:t xml:space="preserve">f Used) </w:t>
      </w:r>
      <w:r w:rsidRPr="00E13132">
        <w:rPr>
          <w:w w:val="95"/>
          <w:sz w:val="24"/>
        </w:rPr>
        <w:t>terhadap Kondisi nyata penggunaan (</w:t>
      </w:r>
      <w:r w:rsidRPr="00E13132">
        <w:rPr>
          <w:i/>
          <w:w w:val="95"/>
          <w:sz w:val="24"/>
        </w:rPr>
        <w:t xml:space="preserve">Actual Use Behavior) </w:t>
      </w:r>
      <w:r w:rsidRPr="00E13132">
        <w:rPr>
          <w:w w:val="95"/>
          <w:sz w:val="24"/>
        </w:rPr>
        <w:t>(H</w:t>
      </w:r>
      <w:r w:rsidRPr="00E13132">
        <w:rPr>
          <w:w w:val="95"/>
          <w:sz w:val="24"/>
          <w:vertAlign w:val="subscript"/>
        </w:rPr>
        <w:t>2</w:t>
      </w:r>
      <w:r w:rsidRPr="00E13132">
        <w:rPr>
          <w:w w:val="95"/>
          <w:sz w:val="24"/>
        </w:rPr>
        <w:t xml:space="preserve">) Pengaruh penggunaan aplikasi secara mental akan berpengaruh dalam kinerja sehari-hari, dimana setiap pengguna yang menggunakan aplikasi </w:t>
      </w:r>
      <w:r w:rsidRPr="00E13132">
        <w:rPr>
          <w:sz w:val="24"/>
        </w:rPr>
        <w:t>apakah ada keluhan secara fisik seperti mata lelah apabila terlalu lama menunggu loading sistem dan sebagainya.</w:t>
      </w:r>
    </w:p>
    <w:p w14:paraId="0E95341C" w14:textId="77777777" w:rsidR="00EA46DC" w:rsidRPr="00E13132" w:rsidRDefault="006B3533" w:rsidP="00733EEF">
      <w:pPr>
        <w:pStyle w:val="ListParagraph"/>
        <w:numPr>
          <w:ilvl w:val="0"/>
          <w:numId w:val="6"/>
        </w:numPr>
        <w:tabs>
          <w:tab w:val="left" w:pos="603"/>
        </w:tabs>
        <w:ind w:right="310"/>
        <w:rPr>
          <w:sz w:val="24"/>
        </w:rPr>
      </w:pPr>
      <w:r w:rsidRPr="00E13132">
        <w:rPr>
          <w:w w:val="95"/>
          <w:sz w:val="24"/>
        </w:rPr>
        <w:t xml:space="preserve">Pengaruh </w:t>
      </w:r>
      <w:r w:rsidRPr="00E13132">
        <w:rPr>
          <w:i/>
          <w:w w:val="95"/>
          <w:sz w:val="24"/>
        </w:rPr>
        <w:t>S</w:t>
      </w:r>
      <w:r w:rsidRPr="00E13132">
        <w:rPr>
          <w:w w:val="95"/>
          <w:sz w:val="24"/>
        </w:rPr>
        <w:t>ikap terhadap penggunaan sistem (</w:t>
      </w:r>
      <w:r w:rsidRPr="00E13132">
        <w:rPr>
          <w:i/>
          <w:w w:val="95"/>
          <w:sz w:val="24"/>
        </w:rPr>
        <w:t xml:space="preserve">Attitude Toward Using) terhadap </w:t>
      </w:r>
      <w:r w:rsidRPr="00E13132">
        <w:rPr>
          <w:w w:val="95"/>
          <w:sz w:val="24"/>
        </w:rPr>
        <w:t xml:space="preserve">Kondisi nyata penggunaan </w:t>
      </w:r>
      <w:r w:rsidRPr="00E13132">
        <w:rPr>
          <w:i/>
          <w:w w:val="95"/>
          <w:sz w:val="24"/>
        </w:rPr>
        <w:t xml:space="preserve">(Actual Use Behavior) </w:t>
      </w:r>
      <w:r w:rsidRPr="00E13132">
        <w:rPr>
          <w:w w:val="95"/>
          <w:sz w:val="24"/>
        </w:rPr>
        <w:t>(H</w:t>
      </w:r>
      <w:r w:rsidRPr="00E13132">
        <w:rPr>
          <w:w w:val="95"/>
          <w:sz w:val="24"/>
          <w:vertAlign w:val="subscript"/>
        </w:rPr>
        <w:t>3</w:t>
      </w:r>
      <w:r w:rsidRPr="00E13132">
        <w:rPr>
          <w:w w:val="95"/>
          <w:sz w:val="24"/>
        </w:rPr>
        <w:t xml:space="preserve">). Sikap pengguna aplikasi menjadi tolak ukur dimana </w:t>
      </w:r>
      <w:r w:rsidRPr="00E13132">
        <w:rPr>
          <w:sz w:val="24"/>
        </w:rPr>
        <w:t>kondisi nyata pengguna aplikasi dalam menggunakan aplikasi tersebut apakah berpengaruh dalam emosi atau tidak, sehingga secara konseptual aplikasi bisa berjalan normal tanpa mengganggu kondisi pengguna aplikasi.</w:t>
      </w:r>
    </w:p>
    <w:p w14:paraId="450C99FF" w14:textId="77777777" w:rsidR="00733EEF" w:rsidRPr="00E13132" w:rsidRDefault="006B3533" w:rsidP="00733EEF">
      <w:pPr>
        <w:pStyle w:val="ListParagraph"/>
        <w:numPr>
          <w:ilvl w:val="0"/>
          <w:numId w:val="6"/>
        </w:numPr>
        <w:tabs>
          <w:tab w:val="left" w:pos="603"/>
        </w:tabs>
        <w:ind w:left="567" w:right="354"/>
      </w:pPr>
      <w:r w:rsidRPr="00E13132">
        <w:rPr>
          <w:w w:val="95"/>
          <w:sz w:val="24"/>
        </w:rPr>
        <w:t>Pengaruh Perilaku Pengguna (</w:t>
      </w:r>
      <w:r w:rsidRPr="00E13132">
        <w:rPr>
          <w:i/>
          <w:w w:val="95"/>
          <w:sz w:val="24"/>
        </w:rPr>
        <w:t xml:space="preserve">Behavioral Intention </w:t>
      </w:r>
      <w:r w:rsidR="00B02BFA" w:rsidRPr="00E13132">
        <w:rPr>
          <w:i/>
          <w:w w:val="95"/>
          <w:sz w:val="24"/>
        </w:rPr>
        <w:t>t</w:t>
      </w:r>
      <w:r w:rsidRPr="00E13132">
        <w:rPr>
          <w:i/>
          <w:w w:val="95"/>
          <w:sz w:val="24"/>
        </w:rPr>
        <w:t xml:space="preserve">o Use) </w:t>
      </w:r>
      <w:r w:rsidRPr="00E13132">
        <w:rPr>
          <w:w w:val="95"/>
          <w:sz w:val="24"/>
        </w:rPr>
        <w:t xml:space="preserve">dengan Kondisi nyata penggunaan </w:t>
      </w:r>
      <w:r w:rsidRPr="00E13132">
        <w:rPr>
          <w:i/>
          <w:w w:val="95"/>
          <w:sz w:val="24"/>
        </w:rPr>
        <w:t xml:space="preserve">(Actual Use Behavior) </w:t>
      </w:r>
      <w:r w:rsidRPr="00E13132">
        <w:rPr>
          <w:w w:val="95"/>
          <w:sz w:val="24"/>
        </w:rPr>
        <w:t>(H</w:t>
      </w:r>
      <w:r w:rsidRPr="00E13132">
        <w:rPr>
          <w:w w:val="95"/>
          <w:sz w:val="24"/>
          <w:vertAlign w:val="subscript"/>
        </w:rPr>
        <w:t>4</w:t>
      </w:r>
      <w:r w:rsidRPr="00E13132">
        <w:rPr>
          <w:w w:val="95"/>
          <w:sz w:val="24"/>
        </w:rPr>
        <w:t xml:space="preserve">). Perilaku sehari-hari pengguna menjadi salah satu tolak ukut kondisi </w:t>
      </w:r>
      <w:r w:rsidRPr="00E13132">
        <w:rPr>
          <w:sz w:val="24"/>
        </w:rPr>
        <w:t>nyata pengguna aplikasi, apakah perilaku baik atau buruk pengguna berpengaruh terhadap aplikasi apakah akan merugikan atau menguntungkan</w:t>
      </w:r>
      <w:r w:rsidR="00733EEF" w:rsidRPr="00E13132">
        <w:rPr>
          <w:sz w:val="24"/>
        </w:rPr>
        <w:t>.</w:t>
      </w:r>
    </w:p>
    <w:p w14:paraId="5E269267" w14:textId="77777777" w:rsidR="00733EEF" w:rsidRPr="00E13132" w:rsidRDefault="00733EEF" w:rsidP="00733EEF">
      <w:pPr>
        <w:pStyle w:val="ListParagraph"/>
        <w:tabs>
          <w:tab w:val="left" w:pos="603"/>
        </w:tabs>
        <w:ind w:left="567" w:right="354" w:firstLine="0"/>
      </w:pPr>
    </w:p>
    <w:p w14:paraId="3041E837" w14:textId="37EB30D7" w:rsidR="004562C2" w:rsidRPr="00E13132" w:rsidRDefault="004562C2" w:rsidP="00A40F25">
      <w:pPr>
        <w:pStyle w:val="Heading1"/>
      </w:pPr>
      <w:r w:rsidRPr="00E13132">
        <w:t>III. Metode</w:t>
      </w:r>
      <w:r w:rsidR="00B02BFA" w:rsidRPr="00E13132">
        <w:t xml:space="preserve"> </w:t>
      </w:r>
      <w:r w:rsidRPr="00E13132">
        <w:t>Penelitian</w:t>
      </w:r>
    </w:p>
    <w:p w14:paraId="0351C80F" w14:textId="77777777" w:rsidR="00A40F25" w:rsidRPr="00E13132" w:rsidRDefault="00A40F25" w:rsidP="00A40F25">
      <w:pPr>
        <w:pStyle w:val="Heading1"/>
      </w:pPr>
    </w:p>
    <w:p w14:paraId="02C6F47E" w14:textId="27501350" w:rsidR="00EA46DC" w:rsidRPr="00E13132" w:rsidRDefault="006B3533" w:rsidP="00733EEF">
      <w:pPr>
        <w:pStyle w:val="Heading1"/>
        <w:ind w:right="7149"/>
        <w:jc w:val="both"/>
      </w:pPr>
      <w:r w:rsidRPr="00E13132">
        <w:t>Rancangan Penelitian</w:t>
      </w:r>
    </w:p>
    <w:p w14:paraId="68FA342C" w14:textId="537B508A" w:rsidR="00EA46DC" w:rsidRPr="00E13132" w:rsidRDefault="006B3533" w:rsidP="00B0449F">
      <w:pPr>
        <w:pStyle w:val="BodyText"/>
        <w:ind w:left="318" w:right="313"/>
        <w:jc w:val="both"/>
      </w:pPr>
      <w:r w:rsidRPr="00E13132">
        <w:rPr>
          <w:w w:val="95"/>
        </w:rPr>
        <w:t xml:space="preserve">Tahapan penelitian yang dilakukan dalam mengguji masing-masing variabel yang telah ditetapkan </w:t>
      </w:r>
      <w:r w:rsidRPr="00E13132">
        <w:t>dalam penelitian ini. Variabel yang digunakan dalam penelitian ini berdasarkan teori metode TAM oleh</w:t>
      </w:r>
      <w:r w:rsidR="000C30A3" w:rsidRPr="00E13132">
        <w:t xml:space="preserve"> </w:t>
      </w:r>
      <w:r w:rsidR="000C30A3" w:rsidRPr="00E13132">
        <w:fldChar w:fldCharType="begin" w:fldLock="1"/>
      </w:r>
      <w:r w:rsidR="00413AB3" w:rsidRPr="00E13132">
        <w:instrText>ADDIN CSL_CITATION {"citationItems":[{"id":"ITEM-1","itemData":{"author":[{"dropping-particle":"","family":"Davis","given":"Fred D","non-dropping-particle":"","parse-names":false,"suffix":""}],"id":"ITEM-1","issued":{"date-parts":[["1985"]]},"publisher":"Massachusetts Institute of Technology","title":"A technology acceptance model for empirically testing new end-user information systems: Theory and results","type":"article"},"uris":["http://www.mendeley.com/documents/?uuid=6e571064-b69c-4371-bc29-c75e805149ea"]}],"mendeley":{"formattedCitation":"(Davis, 1985)","plainTextFormattedCitation":"(Davis, 1985)","previouslyFormattedCitation":"(Davis, 1985)"},"properties":{"noteIndex":0},"schema":"https://github.com/citation-style-language/schema/raw/master/csl-citation.json"}</w:instrText>
      </w:r>
      <w:r w:rsidR="000C30A3" w:rsidRPr="00E13132">
        <w:fldChar w:fldCharType="separate"/>
      </w:r>
      <w:r w:rsidR="000C30A3" w:rsidRPr="00E13132">
        <w:rPr>
          <w:noProof/>
        </w:rPr>
        <w:t>(Davis, 1985)</w:t>
      </w:r>
      <w:r w:rsidR="000C30A3" w:rsidRPr="00E13132">
        <w:fldChar w:fldCharType="end"/>
      </w:r>
      <w:r w:rsidRPr="00E13132">
        <w:t xml:space="preserve">. </w:t>
      </w:r>
      <w:r w:rsidRPr="00E13132">
        <w:rPr>
          <w:w w:val="95"/>
        </w:rPr>
        <w:t xml:space="preserve">Tahapan yang dilakukan yang pertama penentuan variabel yaitu variabel dependen dan variabel independen. Variabel independen yang </w:t>
      </w:r>
      <w:r w:rsidRPr="00E13132">
        <w:t>digunakan adalah kondisi nyata pengguna sistem informasi. Adapun varibel dependen adalah desain antar muka, kemudahan penggunaan sistem, sikap penggunaan sistem dan perilaku pengguna sistem. Tahap kedua menyusun kuisioner yang digunakan sebagai pengukuran dari</w:t>
      </w:r>
      <w:r w:rsidR="00733EEF" w:rsidRPr="00E13132">
        <w:t xml:space="preserve"> </w:t>
      </w:r>
      <w:r w:rsidRPr="00E13132">
        <w:rPr>
          <w:w w:val="95"/>
        </w:rPr>
        <w:t>masi</w:t>
      </w:r>
      <w:r w:rsidR="00733EEF" w:rsidRPr="00E13132">
        <w:rPr>
          <w:w w:val="95"/>
        </w:rPr>
        <w:t>n</w:t>
      </w:r>
      <w:r w:rsidRPr="00E13132">
        <w:rPr>
          <w:w w:val="95"/>
        </w:rPr>
        <w:t xml:space="preserve">g-masing variabel yang telah ditetapkan adapun daftar pertanyaan dalam kuisioner sebagai </w:t>
      </w:r>
      <w:r w:rsidRPr="00E13132">
        <w:t>berikut:</w:t>
      </w:r>
    </w:p>
    <w:p w14:paraId="371DD3B0" w14:textId="77777777" w:rsidR="002B3A3A" w:rsidRPr="00E13132" w:rsidRDefault="002B3A3A" w:rsidP="00B0449F">
      <w:pPr>
        <w:pStyle w:val="BodyText"/>
        <w:ind w:left="318" w:right="313"/>
        <w:jc w:val="both"/>
      </w:pPr>
    </w:p>
    <w:p w14:paraId="0B8F807D" w14:textId="77777777" w:rsidR="00061E72" w:rsidRPr="00E13132" w:rsidRDefault="00061E72" w:rsidP="00B0449F">
      <w:pPr>
        <w:pStyle w:val="BodyText"/>
        <w:ind w:left="318" w:right="313"/>
        <w:jc w:val="both"/>
        <w:rPr>
          <w:w w:val="95"/>
        </w:rPr>
      </w:pPr>
    </w:p>
    <w:p w14:paraId="61B06B07" w14:textId="77777777" w:rsidR="00EA46DC" w:rsidRPr="00E13132" w:rsidRDefault="006B3533" w:rsidP="00733EEF">
      <w:pPr>
        <w:pStyle w:val="ListParagraph"/>
        <w:numPr>
          <w:ilvl w:val="0"/>
          <w:numId w:val="5"/>
        </w:numPr>
        <w:tabs>
          <w:tab w:val="left" w:pos="747"/>
        </w:tabs>
        <w:ind w:right="312"/>
        <w:rPr>
          <w:sz w:val="24"/>
        </w:rPr>
      </w:pPr>
      <w:r w:rsidRPr="00E13132">
        <w:rPr>
          <w:w w:val="95"/>
          <w:sz w:val="24"/>
        </w:rPr>
        <w:lastRenderedPageBreak/>
        <w:t xml:space="preserve">Desain Antar Muka </w:t>
      </w:r>
      <w:r w:rsidRPr="00E13132">
        <w:rPr>
          <w:i/>
          <w:w w:val="95"/>
          <w:sz w:val="24"/>
        </w:rPr>
        <w:t xml:space="preserve">(User Design Interface) </w:t>
      </w:r>
      <w:r w:rsidRPr="00E13132">
        <w:rPr>
          <w:w w:val="95"/>
          <w:sz w:val="24"/>
        </w:rPr>
        <w:t>(X</w:t>
      </w:r>
      <w:r w:rsidRPr="00E13132">
        <w:rPr>
          <w:w w:val="95"/>
          <w:sz w:val="24"/>
          <w:vertAlign w:val="subscript"/>
        </w:rPr>
        <w:t>1</w:t>
      </w:r>
      <w:r w:rsidRPr="00E13132">
        <w:rPr>
          <w:w w:val="95"/>
          <w:sz w:val="24"/>
        </w:rPr>
        <w:t xml:space="preserve">). Adapun item pertanyaan pada variabel ini </w:t>
      </w:r>
      <w:r w:rsidRPr="00E13132">
        <w:rPr>
          <w:sz w:val="24"/>
        </w:rPr>
        <w:t xml:space="preserve">antara lain kesesuaian penggunaan warna dan desain latar belakang pada aplikasi Alista mudah digunakan, model rancangan aplikasi Alista memudahkan penggunaan dalam </w:t>
      </w:r>
      <w:r w:rsidRPr="00E13132">
        <w:rPr>
          <w:w w:val="95"/>
          <w:sz w:val="24"/>
        </w:rPr>
        <w:t>pengoperasian aplikasi, tata letak tombol dan menu mudah di baca user, tampilan aplikasi Alista mudah untuk diadaptasi keluaran (</w:t>
      </w:r>
      <w:r w:rsidRPr="00E13132">
        <w:rPr>
          <w:i/>
          <w:w w:val="95"/>
          <w:sz w:val="24"/>
        </w:rPr>
        <w:t>report</w:t>
      </w:r>
      <w:r w:rsidRPr="00E13132">
        <w:rPr>
          <w:w w:val="95"/>
          <w:sz w:val="24"/>
        </w:rPr>
        <w:t xml:space="preserve">) yang disajikan dalam format yang sesuai </w:t>
      </w:r>
      <w:r w:rsidRPr="00E13132">
        <w:rPr>
          <w:sz w:val="24"/>
        </w:rPr>
        <w:t>dengan kebutuhan</w:t>
      </w:r>
    </w:p>
    <w:p w14:paraId="30C9813C" w14:textId="668AE8CF" w:rsidR="0055626A" w:rsidRPr="00E13132" w:rsidRDefault="0055626A" w:rsidP="00733EEF">
      <w:pPr>
        <w:pStyle w:val="ListParagraph"/>
        <w:numPr>
          <w:ilvl w:val="0"/>
          <w:numId w:val="5"/>
        </w:numPr>
        <w:tabs>
          <w:tab w:val="left" w:pos="747"/>
        </w:tabs>
        <w:ind w:right="309"/>
        <w:rPr>
          <w:sz w:val="24"/>
        </w:rPr>
      </w:pPr>
      <w:r w:rsidRPr="00E13132">
        <w:rPr>
          <w:noProof/>
        </w:rPr>
        <w:t>Persepsi kemudahan penggunaan (Perceived Easy Of Used) (X2). Adapun item pertanyaan pada variabel ini antara lain aplikasi Alista membuat pekerjaan saya lebih mudah dilakukan, aplikasi Alista memiliki proses input yang mudah, aplikasi Alista memberikan kemudahan dan efisiensi waktu , aplikasi Alista dapat dioperasikan pada waktu jam kerja dengan nyaman tanpa kendala, aplikasi Alista mudah untuk di pelajari</w:t>
      </w:r>
    </w:p>
    <w:p w14:paraId="1C4D5955" w14:textId="7124EDF3" w:rsidR="0055626A" w:rsidRPr="00E13132" w:rsidRDefault="0055626A" w:rsidP="00733EEF">
      <w:pPr>
        <w:pStyle w:val="ListParagraph"/>
        <w:numPr>
          <w:ilvl w:val="0"/>
          <w:numId w:val="5"/>
        </w:numPr>
        <w:tabs>
          <w:tab w:val="left" w:pos="747"/>
        </w:tabs>
        <w:ind w:right="309"/>
        <w:rPr>
          <w:sz w:val="24"/>
        </w:rPr>
      </w:pPr>
      <w:r w:rsidRPr="00E13132">
        <w:rPr>
          <w:sz w:val="24"/>
        </w:rPr>
        <w:t>Sikap penerimaan (Attitude Toward Using) (X3). Adapun item pertanyaan pada variabel ini antara lain aplikasi Alista memberi saya kontrol lebih besar atas pekerjaan saya, aplikasi Alista meningkatkan efektivitas pekerjaan saya, aplikasi Alista menyediakan data atau informasi dengan format yang sesuai dengan kebutuhan, aplikasi Alista telah menyediakan informasi yang terkini (up to date), aplikasi Alista selalu menyediakan informasi pada saat diperlukan</w:t>
      </w:r>
    </w:p>
    <w:p w14:paraId="47F16A1B" w14:textId="2D1B77E7" w:rsidR="00EA46DC" w:rsidRPr="00E13132" w:rsidRDefault="006B3533" w:rsidP="00733EEF">
      <w:pPr>
        <w:pStyle w:val="ListParagraph"/>
        <w:numPr>
          <w:ilvl w:val="0"/>
          <w:numId w:val="5"/>
        </w:numPr>
        <w:tabs>
          <w:tab w:val="left" w:pos="747"/>
        </w:tabs>
        <w:ind w:right="310"/>
        <w:rPr>
          <w:i/>
          <w:sz w:val="24"/>
        </w:rPr>
      </w:pPr>
      <w:r w:rsidRPr="00E13132">
        <w:rPr>
          <w:w w:val="95"/>
          <w:sz w:val="24"/>
        </w:rPr>
        <w:t xml:space="preserve">Perilaku tetap menggunakan </w:t>
      </w:r>
      <w:r w:rsidRPr="00E13132">
        <w:rPr>
          <w:i/>
          <w:w w:val="95"/>
          <w:sz w:val="24"/>
        </w:rPr>
        <w:t xml:space="preserve">(Behavioral Intention </w:t>
      </w:r>
      <w:r w:rsidR="0055626A" w:rsidRPr="00E13132">
        <w:rPr>
          <w:i/>
          <w:w w:val="95"/>
          <w:sz w:val="24"/>
        </w:rPr>
        <w:t>t</w:t>
      </w:r>
      <w:r w:rsidRPr="00E13132">
        <w:rPr>
          <w:i/>
          <w:w w:val="95"/>
          <w:sz w:val="24"/>
        </w:rPr>
        <w:t xml:space="preserve">o Use) </w:t>
      </w:r>
      <w:r w:rsidRPr="00E13132">
        <w:rPr>
          <w:w w:val="95"/>
          <w:sz w:val="24"/>
        </w:rPr>
        <w:t>(X</w:t>
      </w:r>
      <w:r w:rsidRPr="00E13132">
        <w:rPr>
          <w:w w:val="95"/>
          <w:sz w:val="24"/>
          <w:vertAlign w:val="subscript"/>
        </w:rPr>
        <w:t>4</w:t>
      </w:r>
      <w:r w:rsidRPr="00E13132">
        <w:rPr>
          <w:w w:val="95"/>
          <w:sz w:val="24"/>
        </w:rPr>
        <w:t xml:space="preserve">). Adapun item pertanyaan pada variabel ini antara lain sistem aplikasi Alista bisa mempermudah dan berpengaruh terhadap </w:t>
      </w:r>
      <w:r w:rsidRPr="00E13132">
        <w:rPr>
          <w:sz w:val="24"/>
        </w:rPr>
        <w:t xml:space="preserve">pengguna yang lain, aplikasi alista mempunyai kemampuan dan fungsi yang di harapkan, pengguna aplikasi Alista tidak akan merasa terlalu sibuk untuk menanggapi permintaan </w:t>
      </w:r>
      <w:r w:rsidRPr="00E13132">
        <w:rPr>
          <w:i/>
          <w:sz w:val="24"/>
        </w:rPr>
        <w:t xml:space="preserve">supplier, </w:t>
      </w:r>
      <w:r w:rsidRPr="00E13132">
        <w:rPr>
          <w:sz w:val="24"/>
        </w:rPr>
        <w:t xml:space="preserve">aplikasi Alista memiliki dokumentasi data yang lengkap, sistem yang ada menyediakan laporan yang sesuai dengan yang di butuhkan </w:t>
      </w:r>
      <w:r w:rsidRPr="00E13132">
        <w:rPr>
          <w:i/>
          <w:sz w:val="24"/>
        </w:rPr>
        <w:t>user</w:t>
      </w:r>
    </w:p>
    <w:p w14:paraId="13805A63" w14:textId="77777777" w:rsidR="00EA46DC" w:rsidRPr="00E13132" w:rsidRDefault="006B3533" w:rsidP="00733EEF">
      <w:pPr>
        <w:pStyle w:val="ListParagraph"/>
        <w:numPr>
          <w:ilvl w:val="0"/>
          <w:numId w:val="5"/>
        </w:numPr>
        <w:tabs>
          <w:tab w:val="left" w:pos="747"/>
        </w:tabs>
        <w:ind w:right="311"/>
        <w:rPr>
          <w:sz w:val="24"/>
        </w:rPr>
      </w:pPr>
      <w:r w:rsidRPr="00E13132">
        <w:rPr>
          <w:i/>
          <w:w w:val="95"/>
          <w:sz w:val="24"/>
        </w:rPr>
        <w:t xml:space="preserve">Kondisi </w:t>
      </w:r>
      <w:r w:rsidRPr="00E13132">
        <w:rPr>
          <w:w w:val="95"/>
          <w:sz w:val="24"/>
        </w:rPr>
        <w:t xml:space="preserve">nyata penggunaan sistem </w:t>
      </w:r>
      <w:r w:rsidRPr="00E13132">
        <w:rPr>
          <w:i/>
          <w:w w:val="95"/>
          <w:sz w:val="24"/>
        </w:rPr>
        <w:t xml:space="preserve">(Actual Use Behavior) </w:t>
      </w:r>
      <w:r w:rsidRPr="00E13132">
        <w:rPr>
          <w:w w:val="95"/>
          <w:sz w:val="24"/>
        </w:rPr>
        <w:t>(Y</w:t>
      </w:r>
      <w:r w:rsidRPr="00E13132">
        <w:rPr>
          <w:w w:val="95"/>
          <w:sz w:val="24"/>
          <w:vertAlign w:val="subscript"/>
        </w:rPr>
        <w:t>1</w:t>
      </w:r>
      <w:r w:rsidRPr="00E13132">
        <w:rPr>
          <w:w w:val="95"/>
          <w:sz w:val="24"/>
        </w:rPr>
        <w:t xml:space="preserve">). Adapun item pertanyaan pada variabel ini antara lain aplikasi Alista tidak pernah mengalami kendala sehingga transaksi sering gagal, aplikasi Alista selalu berjalan saat dibutuhkan meskipun diakses dimanapun dan </w:t>
      </w:r>
      <w:r w:rsidRPr="00E13132">
        <w:rPr>
          <w:sz w:val="24"/>
        </w:rPr>
        <w:t xml:space="preserve">kapanpun oleh pengguna, aplikasi Alista sangat membantu dalam pengarsipan elektronik maupun pengarsipan secara fisik, program aplikasi Alista memiliki nilai tambah dengan </w:t>
      </w:r>
      <w:r w:rsidRPr="00E13132">
        <w:rPr>
          <w:w w:val="95"/>
          <w:sz w:val="24"/>
        </w:rPr>
        <w:t xml:space="preserve">menghasilkan informasi yang valid mengennai jumlah volume material baik fisik maupun sistem, penggunaan program sistem aplikasi Alista telah dimanfaatkan secara optimal dalam </w:t>
      </w:r>
      <w:r w:rsidRPr="00E13132">
        <w:rPr>
          <w:sz w:val="24"/>
        </w:rPr>
        <w:t>penggunaan operasinya</w:t>
      </w:r>
    </w:p>
    <w:p w14:paraId="040C270A" w14:textId="77777777" w:rsidR="00733EEF" w:rsidRPr="00E13132" w:rsidRDefault="00733EEF" w:rsidP="00733EEF">
      <w:pPr>
        <w:pStyle w:val="ListParagraph"/>
        <w:tabs>
          <w:tab w:val="left" w:pos="747"/>
        </w:tabs>
        <w:ind w:left="746" w:right="311" w:firstLine="0"/>
        <w:rPr>
          <w:sz w:val="24"/>
        </w:rPr>
      </w:pPr>
    </w:p>
    <w:p w14:paraId="1AD1EBEF" w14:textId="254CF1E4" w:rsidR="00EA46DC" w:rsidRPr="00E13132" w:rsidRDefault="006B3533" w:rsidP="00733EEF">
      <w:pPr>
        <w:pStyle w:val="BodyText"/>
        <w:ind w:left="318" w:right="309" w:firstLine="402"/>
        <w:jc w:val="both"/>
      </w:pPr>
      <w:r w:rsidRPr="00E13132">
        <w:rPr>
          <w:w w:val="95"/>
        </w:rPr>
        <w:t xml:space="preserve">Kuisioner tersebut diukur dengan menggunakan 4 poin dari variabel X dan Y yang diukur dengan </w:t>
      </w:r>
      <w:r w:rsidRPr="00E13132">
        <w:t xml:space="preserve">skala linkert yaitu dengan ukuran nilai sangat tidak setuju (1), tidak setuju (2), setuju (3), dan sangat setuju (4). Tahap ketiga dengan penyebaran kuisioner pada responden yang telah ditetapkan yaitu 78. Tahap keempat membuat tabulasi data hasil kuisioner yang disebarkan tersebut sesuai dengan jawaban yang telah dilakukan oleh responden untuk dilanjutkan pada tahap kelima yaitu menguji tingkat penerimaan ALISTA. Selanjutnya pada tahap terakhir </w:t>
      </w:r>
      <w:r w:rsidRPr="00E13132">
        <w:rPr>
          <w:w w:val="95"/>
        </w:rPr>
        <w:t xml:space="preserve">pengujian variabel penelitian dengan melakukan analisis faktor-faktor tingkat penerimaan dengan </w:t>
      </w:r>
      <w:r w:rsidRPr="00E13132">
        <w:t xml:space="preserve">menggunakan uji validitas yang bertujuan untuk melihat kualitas jawaban responden dengan melihat total </w:t>
      </w:r>
      <w:r w:rsidRPr="00E13132">
        <w:rPr>
          <w:i/>
        </w:rPr>
        <w:t xml:space="preserve">correlation </w:t>
      </w:r>
      <w:r w:rsidRPr="00E13132">
        <w:t>dengan menggunakan tingkat signifikasi 0,05 atau dengan membandingkan nilai r hitung dengan r tabel</w:t>
      </w:r>
      <w:r w:rsidR="00E74A00">
        <w:t xml:space="preserve"> </w:t>
      </w:r>
      <w:r w:rsidR="00E74A00">
        <w:fldChar w:fldCharType="begin" w:fldLock="1"/>
      </w:r>
      <w:r w:rsidR="00E74A00">
        <w:instrText>ADDIN CSL_CITATION {"citationItems":[{"id":"ITEM-1","itemData":{"author":[{"dropping-particle":"","family":"Ghozali","given":"Imam","non-dropping-particle":"","parse-names":false,"suffix":""}],"id":"ITEM-1","issued":{"date-parts":[["2018"]]},"publisher":"Undip","title":"Aplikasi analisis multivariate dengan program IBM SPSS 25","type":"article-journal"},"uris":["http://www.mendeley.com/documents/?uuid=098f8453-3c30-49c7-a47b-1b9f3e43d516"]}],"mendeley":{"formattedCitation":"(Ghozali, 2018)","plainTextFormattedCitation":"(Ghozali, 2018)","previouslyFormattedCitation":"(Ghozali, 2018)"},"properties":{"noteIndex":0},"schema":"https://github.com/citation-style-language/schema/raw/master/csl-citation.json"}</w:instrText>
      </w:r>
      <w:r w:rsidR="00E74A00">
        <w:fldChar w:fldCharType="separate"/>
      </w:r>
      <w:r w:rsidR="00E74A00" w:rsidRPr="00E74A00">
        <w:rPr>
          <w:noProof/>
        </w:rPr>
        <w:t>(Ghozali, 2018)</w:t>
      </w:r>
      <w:r w:rsidR="00E74A00">
        <w:fldChar w:fldCharType="end"/>
      </w:r>
      <w:r w:rsidRPr="00E13132">
        <w:t xml:space="preserve">. Uji reliabilitas dilakukan untuk melihat tingkat </w:t>
      </w:r>
      <w:r w:rsidRPr="00E13132">
        <w:rPr>
          <w:w w:val="95"/>
        </w:rPr>
        <w:t xml:space="preserve">konsisten jawaban responden berdasarkan nilai </w:t>
      </w:r>
      <w:r w:rsidRPr="00E13132">
        <w:rPr>
          <w:i/>
          <w:w w:val="95"/>
        </w:rPr>
        <w:t xml:space="preserve">cronbach alpha </w:t>
      </w:r>
      <w:r w:rsidRPr="00E13132">
        <w:rPr>
          <w:w w:val="95"/>
        </w:rPr>
        <w:t xml:space="preserve">&gt; 0,60. Selanjutnya dilakukan uji </w:t>
      </w:r>
      <w:r w:rsidRPr="00E13132">
        <w:t>analisis dengan menggunakan ujian asumsi klasik, uji regresi linear, uji t, uji F dan uji R. urutan tahapan penelitian ini dapat dilihat pada Gambar 3 berikut:</w:t>
      </w:r>
    </w:p>
    <w:p w14:paraId="50A0C0B9" w14:textId="7F8ADE81" w:rsidR="00733EEF" w:rsidRPr="00E13132" w:rsidRDefault="00733EEF" w:rsidP="00733EEF">
      <w:pPr>
        <w:pStyle w:val="BodyText"/>
        <w:ind w:left="318" w:right="309"/>
        <w:jc w:val="both"/>
      </w:pPr>
    </w:p>
    <w:p w14:paraId="3ABFE318" w14:textId="12F943D2" w:rsidR="00733EEF" w:rsidRPr="00E13132" w:rsidRDefault="00733EEF" w:rsidP="00733EEF">
      <w:pPr>
        <w:pStyle w:val="BodyText"/>
        <w:ind w:left="318" w:right="309"/>
        <w:jc w:val="both"/>
      </w:pPr>
    </w:p>
    <w:p w14:paraId="05B2EDE1" w14:textId="636CA5B5" w:rsidR="00733EEF" w:rsidRPr="00E13132" w:rsidRDefault="00733EEF" w:rsidP="00733EEF">
      <w:pPr>
        <w:pStyle w:val="BodyText"/>
        <w:ind w:left="318" w:right="309"/>
        <w:jc w:val="both"/>
      </w:pPr>
    </w:p>
    <w:p w14:paraId="45C47295" w14:textId="77777777" w:rsidR="00733EEF" w:rsidRPr="00E13132" w:rsidRDefault="00733EEF" w:rsidP="00733EEF">
      <w:pPr>
        <w:pStyle w:val="BodyText"/>
        <w:ind w:left="318" w:right="309"/>
        <w:jc w:val="both"/>
      </w:pPr>
    </w:p>
    <w:p w14:paraId="0BF52371" w14:textId="77777777" w:rsidR="00733EEF" w:rsidRPr="00E13132" w:rsidRDefault="00733EEF" w:rsidP="00733EEF">
      <w:pPr>
        <w:pStyle w:val="BodyText"/>
        <w:ind w:left="318" w:right="309"/>
        <w:jc w:val="both"/>
      </w:pPr>
    </w:p>
    <w:p w14:paraId="59373F92" w14:textId="77777777" w:rsidR="00733EEF" w:rsidRPr="00E13132" w:rsidRDefault="00733EEF" w:rsidP="00733EEF">
      <w:pPr>
        <w:pStyle w:val="BodyText"/>
        <w:ind w:left="318" w:right="309"/>
        <w:jc w:val="both"/>
      </w:pPr>
    </w:p>
    <w:p w14:paraId="4654263A" w14:textId="77777777" w:rsidR="00733EEF" w:rsidRPr="00E13132" w:rsidRDefault="00733EEF" w:rsidP="00733EEF">
      <w:pPr>
        <w:pStyle w:val="BodyText"/>
        <w:ind w:right="326"/>
      </w:pPr>
    </w:p>
    <w:p w14:paraId="5557030F" w14:textId="412D4F85" w:rsidR="00733EEF" w:rsidRPr="00E13132" w:rsidRDefault="00B0449F" w:rsidP="00733EEF">
      <w:pPr>
        <w:pStyle w:val="BodyText"/>
        <w:ind w:right="326"/>
      </w:pPr>
      <w:r w:rsidRPr="00E13132">
        <w:rPr>
          <w:noProof/>
          <w:sz w:val="20"/>
        </w:rPr>
        <w:drawing>
          <wp:anchor distT="0" distB="0" distL="114300" distR="114300" simplePos="0" relativeHeight="251660288" behindDoc="0" locked="0" layoutInCell="1" allowOverlap="1" wp14:anchorId="1D6C91C1" wp14:editId="135E12B3">
            <wp:simplePos x="0" y="0"/>
            <wp:positionH relativeFrom="margin">
              <wp:posOffset>1852930</wp:posOffset>
            </wp:positionH>
            <wp:positionV relativeFrom="margin">
              <wp:posOffset>-18415</wp:posOffset>
            </wp:positionV>
            <wp:extent cx="2788920" cy="2514600"/>
            <wp:effectExtent l="0" t="0" r="0" b="0"/>
            <wp:wrapSquare wrapText="bothSides"/>
            <wp:docPr id="1647585317" name="Picture 1647585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88920" cy="2514600"/>
                    </a:xfrm>
                    <a:prstGeom prst="rect">
                      <a:avLst/>
                    </a:prstGeom>
                  </pic:spPr>
                </pic:pic>
              </a:graphicData>
            </a:graphic>
            <wp14:sizeRelH relativeFrom="margin">
              <wp14:pctWidth>0</wp14:pctWidth>
            </wp14:sizeRelH>
            <wp14:sizeRelV relativeFrom="margin">
              <wp14:pctHeight>0</wp14:pctHeight>
            </wp14:sizeRelV>
          </wp:anchor>
        </w:drawing>
      </w:r>
    </w:p>
    <w:p w14:paraId="2A2B490A" w14:textId="4F03003F" w:rsidR="00733EEF" w:rsidRPr="00E13132" w:rsidRDefault="00733EEF" w:rsidP="00733EEF">
      <w:pPr>
        <w:pStyle w:val="BodyText"/>
        <w:ind w:right="326"/>
      </w:pPr>
    </w:p>
    <w:p w14:paraId="133C9561" w14:textId="77777777" w:rsidR="00733EEF" w:rsidRPr="00E13132" w:rsidRDefault="00733EEF" w:rsidP="00733EEF">
      <w:pPr>
        <w:pStyle w:val="BodyText"/>
        <w:ind w:right="326"/>
      </w:pPr>
    </w:p>
    <w:p w14:paraId="02135E4A" w14:textId="0D9E12C8" w:rsidR="00733EEF" w:rsidRPr="00E13132" w:rsidRDefault="00733EEF" w:rsidP="00733EEF">
      <w:pPr>
        <w:pStyle w:val="BodyText"/>
        <w:ind w:right="326"/>
      </w:pPr>
    </w:p>
    <w:p w14:paraId="0A950841" w14:textId="33B5BAF5" w:rsidR="00733EEF" w:rsidRPr="00E13132" w:rsidRDefault="00733EEF" w:rsidP="00733EEF">
      <w:pPr>
        <w:pStyle w:val="BodyText"/>
        <w:ind w:right="326"/>
      </w:pPr>
    </w:p>
    <w:p w14:paraId="16332A28" w14:textId="77777777" w:rsidR="00733EEF" w:rsidRPr="00E13132" w:rsidRDefault="00733EEF" w:rsidP="00733EEF">
      <w:pPr>
        <w:pStyle w:val="BodyText"/>
        <w:ind w:right="326"/>
      </w:pPr>
    </w:p>
    <w:p w14:paraId="4517F85E" w14:textId="11E542C0" w:rsidR="00733EEF" w:rsidRPr="00E13132" w:rsidRDefault="00733EEF" w:rsidP="00733EEF">
      <w:pPr>
        <w:pStyle w:val="BodyText"/>
        <w:ind w:right="326"/>
      </w:pPr>
    </w:p>
    <w:p w14:paraId="6DCF6189" w14:textId="77777777" w:rsidR="00733EEF" w:rsidRPr="00E13132" w:rsidRDefault="00733EEF" w:rsidP="00733EEF">
      <w:pPr>
        <w:pStyle w:val="BodyText"/>
        <w:ind w:right="326"/>
      </w:pPr>
    </w:p>
    <w:p w14:paraId="20B24374" w14:textId="77777777" w:rsidR="00733EEF" w:rsidRPr="00E13132" w:rsidRDefault="00733EEF" w:rsidP="00733EEF">
      <w:pPr>
        <w:pStyle w:val="BodyText"/>
        <w:ind w:right="326"/>
      </w:pPr>
    </w:p>
    <w:p w14:paraId="45A1DEFD" w14:textId="77777777" w:rsidR="00B0449F" w:rsidRPr="00E13132" w:rsidRDefault="00B0449F" w:rsidP="00733EEF">
      <w:pPr>
        <w:pStyle w:val="BodyText"/>
        <w:ind w:left="851" w:right="326"/>
        <w:rPr>
          <w:w w:val="95"/>
        </w:rPr>
      </w:pPr>
    </w:p>
    <w:p w14:paraId="573E7D41" w14:textId="77777777" w:rsidR="00B0449F" w:rsidRPr="00E13132" w:rsidRDefault="00B0449F" w:rsidP="00733EEF">
      <w:pPr>
        <w:pStyle w:val="BodyText"/>
        <w:ind w:left="851" w:right="326"/>
        <w:rPr>
          <w:w w:val="95"/>
        </w:rPr>
      </w:pPr>
    </w:p>
    <w:p w14:paraId="32ABAD17" w14:textId="77777777" w:rsidR="00B0449F" w:rsidRPr="00E13132" w:rsidRDefault="00B0449F" w:rsidP="00733EEF">
      <w:pPr>
        <w:pStyle w:val="BodyText"/>
        <w:ind w:left="851" w:right="326"/>
        <w:rPr>
          <w:w w:val="95"/>
        </w:rPr>
      </w:pPr>
    </w:p>
    <w:p w14:paraId="725C2868" w14:textId="77777777" w:rsidR="00B0449F" w:rsidRPr="00E13132" w:rsidRDefault="00B0449F" w:rsidP="00733EEF">
      <w:pPr>
        <w:pStyle w:val="BodyText"/>
        <w:ind w:left="851" w:right="326"/>
        <w:rPr>
          <w:w w:val="95"/>
        </w:rPr>
      </w:pPr>
    </w:p>
    <w:p w14:paraId="13C18CD1" w14:textId="77777777" w:rsidR="00B0449F" w:rsidRPr="00E13132" w:rsidRDefault="00B0449F" w:rsidP="007220B3">
      <w:pPr>
        <w:pStyle w:val="BodyText"/>
        <w:ind w:right="326"/>
        <w:rPr>
          <w:w w:val="95"/>
        </w:rPr>
      </w:pPr>
    </w:p>
    <w:p w14:paraId="35082F79" w14:textId="3C473B7A" w:rsidR="00733EEF" w:rsidRPr="00E13132" w:rsidRDefault="00733EEF" w:rsidP="00B0449F">
      <w:pPr>
        <w:pStyle w:val="BodyText"/>
        <w:ind w:left="851" w:right="326"/>
        <w:jc w:val="center"/>
        <w:rPr>
          <w:w w:val="95"/>
        </w:rPr>
      </w:pPr>
      <w:r w:rsidRPr="00E13132">
        <w:rPr>
          <w:w w:val="95"/>
        </w:rPr>
        <w:t>Gambar 3 Rancangan Penelitian</w:t>
      </w:r>
    </w:p>
    <w:p w14:paraId="4D6F9E0C" w14:textId="77777777" w:rsidR="00733EEF" w:rsidRPr="00E13132" w:rsidRDefault="00733EEF" w:rsidP="00733EEF">
      <w:pPr>
        <w:pStyle w:val="BodyText"/>
        <w:ind w:right="326"/>
        <w:rPr>
          <w:w w:val="95"/>
        </w:rPr>
      </w:pPr>
    </w:p>
    <w:p w14:paraId="732E0C48" w14:textId="16120C54" w:rsidR="00EA46DC" w:rsidRPr="00E13132" w:rsidRDefault="006B3533" w:rsidP="00733EEF">
      <w:pPr>
        <w:pStyle w:val="Heading1"/>
      </w:pPr>
      <w:r w:rsidRPr="00E13132">
        <w:t>Teknik Pengumpulan Data</w:t>
      </w:r>
    </w:p>
    <w:p w14:paraId="489A2C0E" w14:textId="77777777" w:rsidR="00EA46DC" w:rsidRPr="00E13132" w:rsidRDefault="006B3533" w:rsidP="00733EEF">
      <w:pPr>
        <w:pStyle w:val="ListParagraph"/>
        <w:numPr>
          <w:ilvl w:val="0"/>
          <w:numId w:val="4"/>
        </w:numPr>
        <w:tabs>
          <w:tab w:val="left" w:pos="603"/>
        </w:tabs>
        <w:ind w:right="290"/>
        <w:rPr>
          <w:sz w:val="24"/>
        </w:rPr>
      </w:pPr>
      <w:r w:rsidRPr="00E13132">
        <w:rPr>
          <w:sz w:val="24"/>
        </w:rPr>
        <w:t xml:space="preserve">Teknik kepustakaan. Pengumpulan data dilakukan dengan mengumpulkan bahan- bahan </w:t>
      </w:r>
      <w:r w:rsidRPr="00E13132">
        <w:rPr>
          <w:w w:val="95"/>
          <w:sz w:val="24"/>
        </w:rPr>
        <w:t xml:space="preserve">referensi yang berhubungan dengan metode </w:t>
      </w:r>
      <w:r w:rsidRPr="00E13132">
        <w:rPr>
          <w:i/>
          <w:w w:val="95"/>
          <w:sz w:val="24"/>
        </w:rPr>
        <w:t xml:space="preserve">Technologi Acceptance Model </w:t>
      </w:r>
      <w:r w:rsidRPr="00E13132">
        <w:rPr>
          <w:w w:val="95"/>
          <w:sz w:val="24"/>
        </w:rPr>
        <w:t>(TAM) dan bahan referensi yang terkait berupa buku, artikel, paper makalah, jurnal dan browsing di internet.</w:t>
      </w:r>
    </w:p>
    <w:p w14:paraId="5D98DF57" w14:textId="2877E860" w:rsidR="00EA46DC" w:rsidRPr="00E13132" w:rsidRDefault="006B3533" w:rsidP="00733EEF">
      <w:pPr>
        <w:pStyle w:val="ListParagraph"/>
        <w:numPr>
          <w:ilvl w:val="0"/>
          <w:numId w:val="4"/>
        </w:numPr>
        <w:tabs>
          <w:tab w:val="left" w:pos="603"/>
        </w:tabs>
        <w:ind w:right="293"/>
        <w:rPr>
          <w:sz w:val="24"/>
        </w:rPr>
      </w:pPr>
      <w:r w:rsidRPr="00E13132">
        <w:rPr>
          <w:w w:val="95"/>
          <w:sz w:val="24"/>
        </w:rPr>
        <w:t>Penelitian lapangan (</w:t>
      </w:r>
      <w:r w:rsidRPr="00E13132">
        <w:rPr>
          <w:i/>
          <w:w w:val="95"/>
          <w:sz w:val="24"/>
        </w:rPr>
        <w:t xml:space="preserve">field research). </w:t>
      </w:r>
      <w:r w:rsidRPr="00E13132">
        <w:rPr>
          <w:w w:val="95"/>
          <w:sz w:val="24"/>
        </w:rPr>
        <w:t xml:space="preserve">Metode penelitian dengan observasi atau studi lapangan </w:t>
      </w:r>
      <w:r w:rsidRPr="00E13132">
        <w:rPr>
          <w:sz w:val="24"/>
        </w:rPr>
        <w:t xml:space="preserve">untuk melakukan pengamatan dan penelitian secara langsung pada PT. Telkom Akses </w:t>
      </w:r>
      <w:r w:rsidR="00B02BFA" w:rsidRPr="00E13132">
        <w:rPr>
          <w:sz w:val="24"/>
        </w:rPr>
        <w:t>Denpasa</w:t>
      </w:r>
      <w:r w:rsidR="00056D69" w:rsidRPr="00E13132">
        <w:rPr>
          <w:sz w:val="24"/>
        </w:rPr>
        <w:t xml:space="preserve">r. </w:t>
      </w:r>
      <w:r w:rsidRPr="00E13132">
        <w:rPr>
          <w:sz w:val="24"/>
        </w:rPr>
        <w:t>Pengamatan dilakukan dengan melihat user yang menggunakan sistem informasi Alista menjadi</w:t>
      </w:r>
      <w:r w:rsidR="00056D69" w:rsidRPr="00E13132">
        <w:rPr>
          <w:sz w:val="24"/>
        </w:rPr>
        <w:t xml:space="preserve"> </w:t>
      </w:r>
      <w:r w:rsidRPr="00E13132">
        <w:rPr>
          <w:sz w:val="24"/>
        </w:rPr>
        <w:t>subyek penelitian</w:t>
      </w:r>
      <w:r w:rsidR="00056D69" w:rsidRPr="00E13132">
        <w:rPr>
          <w:sz w:val="24"/>
        </w:rPr>
        <w:t>.</w:t>
      </w:r>
    </w:p>
    <w:p w14:paraId="05EA14B4" w14:textId="61FAFE4D" w:rsidR="00EA46DC" w:rsidRPr="00E13132" w:rsidRDefault="006B3533" w:rsidP="00733EEF">
      <w:pPr>
        <w:pStyle w:val="ListParagraph"/>
        <w:numPr>
          <w:ilvl w:val="0"/>
          <w:numId w:val="4"/>
        </w:numPr>
        <w:tabs>
          <w:tab w:val="left" w:pos="603"/>
        </w:tabs>
        <w:ind w:right="299"/>
        <w:rPr>
          <w:sz w:val="24"/>
        </w:rPr>
      </w:pPr>
      <w:r w:rsidRPr="00E13132">
        <w:rPr>
          <w:sz w:val="24"/>
        </w:rPr>
        <w:t>Kuisioner. Metode yang digunakan dalam pengambilan data dari responden dengan menggunkan instrument atau pertanyaan yang terkait dengan tema yang diambil</w:t>
      </w:r>
      <w:r w:rsidR="00746319">
        <w:rPr>
          <w:sz w:val="24"/>
        </w:rPr>
        <w:t xml:space="preserve"> </w:t>
      </w:r>
      <w:r w:rsidR="00746319">
        <w:rPr>
          <w:sz w:val="24"/>
        </w:rPr>
        <w:fldChar w:fldCharType="begin" w:fldLock="1"/>
      </w:r>
      <w:r w:rsidR="00E74A00">
        <w:rPr>
          <w:sz w:val="24"/>
        </w:rPr>
        <w:instrText>ADDIN CSL_CITATION {"citationItems":[{"id":"ITEM-1","itemData":{"author":[{"dropping-particle":"","family":"Sugiyono","given":"P D","non-dropping-particle":"","parse-names":false,"suffix":""}],"id":"ITEM-1","issued":{"date-parts":[["2018"]]},"publisher":"Alfabeta","publisher-place":"Bandung","title":"Quantitative, qualitative, and R&amp;D research methods","type":"article"},"uris":["http://www.mendeley.com/documents/?uuid=70490fe0-c49c-464d-b255-90276981cfb0"]}],"mendeley":{"formattedCitation":"(Sugiyono, 2018)","plainTextFormattedCitation":"(Sugiyono, 2018)","previouslyFormattedCitation":"(Sugiyono, 2018)"},"properties":{"noteIndex":0},"schema":"https://github.com/citation-style-language/schema/raw/master/csl-citation.json"}</w:instrText>
      </w:r>
      <w:r w:rsidR="00746319">
        <w:rPr>
          <w:sz w:val="24"/>
        </w:rPr>
        <w:fldChar w:fldCharType="separate"/>
      </w:r>
      <w:r w:rsidR="00746319" w:rsidRPr="00746319">
        <w:rPr>
          <w:noProof/>
          <w:sz w:val="24"/>
        </w:rPr>
        <w:t>(Sugiyono, 2018)</w:t>
      </w:r>
      <w:r w:rsidR="00746319">
        <w:rPr>
          <w:sz w:val="24"/>
        </w:rPr>
        <w:fldChar w:fldCharType="end"/>
      </w:r>
      <w:r w:rsidR="00746319">
        <w:rPr>
          <w:sz w:val="24"/>
        </w:rPr>
        <w:t xml:space="preserve">. </w:t>
      </w:r>
      <w:r w:rsidRPr="00E13132">
        <w:rPr>
          <w:sz w:val="24"/>
        </w:rPr>
        <w:t>Instrumen diurutkan berdasarkan variabel penelitian yang digunakan dalam penelitian.</w:t>
      </w:r>
    </w:p>
    <w:p w14:paraId="76106E4F" w14:textId="77777777" w:rsidR="00733EEF" w:rsidRPr="00E13132" w:rsidRDefault="00733EEF" w:rsidP="00733EEF">
      <w:pPr>
        <w:pStyle w:val="ListParagraph"/>
        <w:tabs>
          <w:tab w:val="left" w:pos="603"/>
        </w:tabs>
        <w:ind w:right="299" w:firstLine="0"/>
        <w:rPr>
          <w:sz w:val="24"/>
        </w:rPr>
      </w:pPr>
    </w:p>
    <w:p w14:paraId="0028E40F" w14:textId="245E4F5D" w:rsidR="00EA46DC" w:rsidRPr="00E13132" w:rsidRDefault="006B3533" w:rsidP="00733EEF">
      <w:pPr>
        <w:pStyle w:val="Heading1"/>
        <w:jc w:val="both"/>
      </w:pPr>
      <w:r w:rsidRPr="00E13132">
        <w:rPr>
          <w:w w:val="95"/>
        </w:rPr>
        <w:t>Populasi dan Sampel</w:t>
      </w:r>
    </w:p>
    <w:p w14:paraId="1266D5E1" w14:textId="60055BA8" w:rsidR="00EA46DC" w:rsidRPr="00E13132" w:rsidRDefault="006B3533" w:rsidP="00733EEF">
      <w:pPr>
        <w:pStyle w:val="BodyText"/>
        <w:ind w:left="318" w:right="312"/>
        <w:jc w:val="both"/>
        <w:rPr>
          <w:w w:val="95"/>
        </w:rPr>
      </w:pPr>
      <w:r w:rsidRPr="00E13132">
        <w:t xml:space="preserve">Jumlah populasi pada PT. Telkom Akses </w:t>
      </w:r>
      <w:r w:rsidR="00B02BFA" w:rsidRPr="00E13132">
        <w:t>Denpasar</w:t>
      </w:r>
      <w:r w:rsidRPr="00E13132">
        <w:t xml:space="preserve"> sebanyak 346 karyawan namun demikian yang menjadi sampel penelitian ini adalah sebanyak 78 karyawan dari PT. Telkom Akses </w:t>
      </w:r>
      <w:r w:rsidR="00B02BFA" w:rsidRPr="00E13132">
        <w:t>Denpasar</w:t>
      </w:r>
      <w:r w:rsidRPr="00E13132">
        <w:t xml:space="preserve"> yang </w:t>
      </w:r>
      <w:r w:rsidRPr="00E13132">
        <w:rPr>
          <w:w w:val="95"/>
        </w:rPr>
        <w:t>terkait dengan ALISTA. Setiap anggota populasi ini menjadi data penelitian</w:t>
      </w:r>
      <w:r w:rsidR="000C30A3" w:rsidRPr="00E13132">
        <w:rPr>
          <w:w w:val="95"/>
        </w:rPr>
        <w:t>.</w:t>
      </w:r>
    </w:p>
    <w:p w14:paraId="071302BE" w14:textId="77777777" w:rsidR="00733EEF" w:rsidRPr="00E13132" w:rsidRDefault="00733EEF" w:rsidP="00733EEF">
      <w:pPr>
        <w:pStyle w:val="BodyText"/>
        <w:ind w:left="318" w:right="312"/>
        <w:jc w:val="both"/>
      </w:pPr>
    </w:p>
    <w:p w14:paraId="0E27DBA7" w14:textId="57DB02A3" w:rsidR="00EA46DC" w:rsidRPr="00E13132" w:rsidRDefault="006B3533" w:rsidP="00733EEF">
      <w:pPr>
        <w:pStyle w:val="Heading1"/>
        <w:jc w:val="both"/>
      </w:pPr>
      <w:r w:rsidRPr="00E13132">
        <w:rPr>
          <w:w w:val="95"/>
        </w:rPr>
        <w:t>Variabel Penelitian</w:t>
      </w:r>
    </w:p>
    <w:p w14:paraId="2A225103" w14:textId="47DFC6A1" w:rsidR="00EA46DC" w:rsidRPr="00E13132" w:rsidRDefault="006B3533" w:rsidP="00733EEF">
      <w:pPr>
        <w:pStyle w:val="BodyText"/>
        <w:ind w:left="318"/>
        <w:jc w:val="both"/>
      </w:pPr>
      <w:r w:rsidRPr="00E13132">
        <w:rPr>
          <w:w w:val="95"/>
        </w:rPr>
        <w:t>Penelitian dilakukan dengan menggunakan variabel antara lain:</w:t>
      </w:r>
    </w:p>
    <w:p w14:paraId="018AB48A" w14:textId="77777777" w:rsidR="00EA46DC" w:rsidRPr="00E13132" w:rsidRDefault="006B3533" w:rsidP="00733EEF">
      <w:pPr>
        <w:pStyle w:val="ListParagraph"/>
        <w:numPr>
          <w:ilvl w:val="0"/>
          <w:numId w:val="3"/>
        </w:numPr>
        <w:tabs>
          <w:tab w:val="left" w:pos="603"/>
        </w:tabs>
        <w:ind w:right="309"/>
        <w:rPr>
          <w:sz w:val="24"/>
        </w:rPr>
      </w:pPr>
      <w:r w:rsidRPr="00E13132">
        <w:rPr>
          <w:sz w:val="24"/>
        </w:rPr>
        <w:t xml:space="preserve">Variabel dependen (terikat) yang digunakan terdiri dari 4 variabel yaitu desain antar muka </w:t>
      </w:r>
      <w:r w:rsidRPr="00E13132">
        <w:rPr>
          <w:w w:val="90"/>
          <w:sz w:val="24"/>
        </w:rPr>
        <w:t>aplikasi (</w:t>
      </w:r>
      <w:r w:rsidRPr="00E13132">
        <w:rPr>
          <w:i/>
          <w:w w:val="90"/>
          <w:sz w:val="24"/>
        </w:rPr>
        <w:t>user design interface</w:t>
      </w:r>
      <w:r w:rsidRPr="00E13132">
        <w:rPr>
          <w:w w:val="90"/>
          <w:sz w:val="24"/>
        </w:rPr>
        <w:t>) (X1), kemudahan penggunaan sistem (</w:t>
      </w:r>
      <w:r w:rsidRPr="00E13132">
        <w:rPr>
          <w:i/>
          <w:w w:val="90"/>
          <w:sz w:val="24"/>
        </w:rPr>
        <w:t>perceived easy of used</w:t>
      </w:r>
      <w:r w:rsidRPr="00E13132">
        <w:rPr>
          <w:w w:val="90"/>
          <w:sz w:val="24"/>
        </w:rPr>
        <w:t xml:space="preserve">) (X2), </w:t>
      </w:r>
      <w:r w:rsidRPr="00E13132">
        <w:rPr>
          <w:w w:val="95"/>
          <w:sz w:val="24"/>
        </w:rPr>
        <w:t>sikap terhadap penggunaan sistem (</w:t>
      </w:r>
      <w:r w:rsidRPr="00E13132">
        <w:rPr>
          <w:i/>
          <w:w w:val="95"/>
          <w:sz w:val="24"/>
        </w:rPr>
        <w:t>attitude toward using</w:t>
      </w:r>
      <w:r w:rsidRPr="00E13132">
        <w:rPr>
          <w:w w:val="95"/>
          <w:sz w:val="24"/>
        </w:rPr>
        <w:t xml:space="preserve">) (X3), dan Perilaku untuk menggunakan </w:t>
      </w:r>
      <w:r w:rsidRPr="00E13132">
        <w:rPr>
          <w:sz w:val="24"/>
        </w:rPr>
        <w:t>(</w:t>
      </w:r>
      <w:r w:rsidRPr="00E13132">
        <w:rPr>
          <w:i/>
          <w:sz w:val="24"/>
        </w:rPr>
        <w:t>behavioral intention to use</w:t>
      </w:r>
      <w:r w:rsidRPr="00E13132">
        <w:rPr>
          <w:sz w:val="24"/>
        </w:rPr>
        <w:t>) (X4)</w:t>
      </w:r>
    </w:p>
    <w:p w14:paraId="38D84A1D" w14:textId="388393BD" w:rsidR="00EA46DC" w:rsidRPr="00E13132" w:rsidRDefault="006B3533" w:rsidP="00733EEF">
      <w:pPr>
        <w:pStyle w:val="ListParagraph"/>
        <w:numPr>
          <w:ilvl w:val="0"/>
          <w:numId w:val="3"/>
        </w:numPr>
        <w:tabs>
          <w:tab w:val="left" w:pos="603"/>
        </w:tabs>
        <w:ind w:right="310"/>
        <w:rPr>
          <w:sz w:val="15"/>
        </w:rPr>
      </w:pPr>
      <w:r w:rsidRPr="00E13132">
        <w:rPr>
          <w:w w:val="95"/>
          <w:sz w:val="24"/>
        </w:rPr>
        <w:t>Variabel independen (bebas) yang digunakan adalah Kondisi nyata penggunaan sistem (</w:t>
      </w:r>
      <w:r w:rsidRPr="00E13132">
        <w:rPr>
          <w:i/>
          <w:w w:val="95"/>
          <w:sz w:val="24"/>
        </w:rPr>
        <w:t xml:space="preserve">actual </w:t>
      </w:r>
      <w:r w:rsidRPr="00E13132">
        <w:rPr>
          <w:i/>
          <w:sz w:val="24"/>
        </w:rPr>
        <w:t>use behavior</w:t>
      </w:r>
      <w:r w:rsidRPr="00E13132">
        <w:rPr>
          <w:sz w:val="24"/>
        </w:rPr>
        <w:t>) (Y)</w:t>
      </w:r>
    </w:p>
    <w:p w14:paraId="2B457FB0" w14:textId="77777777" w:rsidR="00733EEF" w:rsidRPr="00E13132" w:rsidRDefault="00733EEF" w:rsidP="00733EEF">
      <w:pPr>
        <w:pStyle w:val="ListParagraph"/>
        <w:tabs>
          <w:tab w:val="left" w:pos="603"/>
        </w:tabs>
        <w:ind w:right="310" w:firstLine="0"/>
        <w:rPr>
          <w:sz w:val="15"/>
        </w:rPr>
      </w:pPr>
    </w:p>
    <w:p w14:paraId="5CA015A6" w14:textId="3C44C012" w:rsidR="00EA46DC" w:rsidRPr="00E13132" w:rsidRDefault="004562C2" w:rsidP="004562C2">
      <w:pPr>
        <w:pStyle w:val="Heading1"/>
        <w:jc w:val="both"/>
      </w:pPr>
      <w:r w:rsidRPr="00E13132">
        <w:t>IV. Hasil dan Pembahasan</w:t>
      </w:r>
    </w:p>
    <w:p w14:paraId="24DC7464" w14:textId="6F1B1826" w:rsidR="00EA46DC" w:rsidRPr="00E13132" w:rsidRDefault="006B3533" w:rsidP="00AD6B0C">
      <w:pPr>
        <w:pStyle w:val="BodyText"/>
        <w:ind w:left="318" w:right="331" w:firstLine="566"/>
        <w:jc w:val="both"/>
      </w:pPr>
      <w:r w:rsidRPr="00E13132">
        <w:rPr>
          <w:w w:val="95"/>
        </w:rPr>
        <w:t xml:space="preserve">Penelitian ini mengambil objek penelitian di PT. Telkom Akses </w:t>
      </w:r>
      <w:r w:rsidR="00B02BFA" w:rsidRPr="00E13132">
        <w:rPr>
          <w:w w:val="95"/>
        </w:rPr>
        <w:t>Denpasar</w:t>
      </w:r>
      <w:r w:rsidRPr="00E13132">
        <w:rPr>
          <w:w w:val="95"/>
        </w:rPr>
        <w:t xml:space="preserve">. Penelitian bertujuan </w:t>
      </w:r>
      <w:r w:rsidRPr="00E13132">
        <w:t xml:space="preserve">mengetahui tingkat penerimaan pengguna terhadap sistem aplikasi Alista. Adapun alur proses permintaan barang dilakukan dari operator mengisi form </w:t>
      </w:r>
      <w:r w:rsidRPr="00E13132">
        <w:rPr>
          <w:i/>
        </w:rPr>
        <w:t xml:space="preserve">Request </w:t>
      </w:r>
      <w:r w:rsidRPr="00E13132">
        <w:t xml:space="preserve">pengadaan barang yang </w:t>
      </w:r>
      <w:r w:rsidRPr="00E13132">
        <w:rPr>
          <w:w w:val="95"/>
        </w:rPr>
        <w:t xml:space="preserve">diserahkan pada </w:t>
      </w:r>
      <w:r w:rsidRPr="00E13132">
        <w:rPr>
          <w:i/>
          <w:w w:val="95"/>
        </w:rPr>
        <w:t xml:space="preserve">project manager </w:t>
      </w:r>
      <w:r w:rsidRPr="00E13132">
        <w:rPr>
          <w:w w:val="95"/>
        </w:rPr>
        <w:t xml:space="preserve">melakukan persetujuan permintaan barang jika setuju maka </w:t>
      </w:r>
      <w:r w:rsidRPr="00E13132">
        <w:t>diserhkan pada bagian gudang untuk pengambilan barang jika tidak maka proses diulangi kembali. Adapaun alur proses tersebut dapat dilihat pada Gambar 4 berikut.</w:t>
      </w:r>
    </w:p>
    <w:p w14:paraId="414D6184" w14:textId="1B873D57" w:rsidR="00733EEF" w:rsidRPr="00E13132" w:rsidRDefault="00B0449F" w:rsidP="00AD6B0C">
      <w:pPr>
        <w:pStyle w:val="BodyText"/>
        <w:ind w:right="330"/>
        <w:rPr>
          <w:w w:val="95"/>
        </w:rPr>
      </w:pPr>
      <w:r w:rsidRPr="00E13132">
        <w:rPr>
          <w:noProof/>
        </w:rPr>
        <w:lastRenderedPageBreak/>
        <w:drawing>
          <wp:anchor distT="0" distB="0" distL="0" distR="0" simplePos="0" relativeHeight="7" behindDoc="0" locked="0" layoutInCell="1" allowOverlap="1" wp14:anchorId="06B44D9F" wp14:editId="18319431">
            <wp:simplePos x="0" y="0"/>
            <wp:positionH relativeFrom="margin">
              <wp:posOffset>2538095</wp:posOffset>
            </wp:positionH>
            <wp:positionV relativeFrom="margin">
              <wp:posOffset>104775</wp:posOffset>
            </wp:positionV>
            <wp:extent cx="1456055" cy="2682240"/>
            <wp:effectExtent l="0" t="0" r="0" b="3810"/>
            <wp:wrapSquare wrapText="bothSides"/>
            <wp:docPr id="11"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png"/>
                    <pic:cNvPicPr/>
                  </pic:nvPicPr>
                  <pic:blipFill>
                    <a:blip r:embed="rId15" cstate="print"/>
                    <a:stretch>
                      <a:fillRect/>
                    </a:stretch>
                  </pic:blipFill>
                  <pic:spPr>
                    <a:xfrm>
                      <a:off x="0" y="0"/>
                      <a:ext cx="1456055" cy="2682240"/>
                    </a:xfrm>
                    <a:prstGeom prst="rect">
                      <a:avLst/>
                    </a:prstGeom>
                  </pic:spPr>
                </pic:pic>
              </a:graphicData>
            </a:graphic>
            <wp14:sizeRelV relativeFrom="margin">
              <wp14:pctHeight>0</wp14:pctHeight>
            </wp14:sizeRelV>
          </wp:anchor>
        </w:drawing>
      </w:r>
    </w:p>
    <w:p w14:paraId="14C83238" w14:textId="77777777" w:rsidR="00733EEF" w:rsidRPr="00E13132" w:rsidRDefault="00733EEF" w:rsidP="00733EEF">
      <w:pPr>
        <w:pStyle w:val="BodyText"/>
        <w:ind w:left="330" w:right="330"/>
        <w:jc w:val="center"/>
        <w:rPr>
          <w:w w:val="95"/>
        </w:rPr>
      </w:pPr>
    </w:p>
    <w:p w14:paraId="0360D889" w14:textId="11A079DE" w:rsidR="00733EEF" w:rsidRPr="00E13132" w:rsidRDefault="00733EEF" w:rsidP="00733EEF">
      <w:pPr>
        <w:pStyle w:val="BodyText"/>
        <w:ind w:left="330" w:right="330"/>
        <w:jc w:val="center"/>
        <w:rPr>
          <w:w w:val="95"/>
        </w:rPr>
      </w:pPr>
    </w:p>
    <w:p w14:paraId="35DC0D7F" w14:textId="77777777" w:rsidR="00733EEF" w:rsidRPr="00E13132" w:rsidRDefault="00733EEF" w:rsidP="00733EEF">
      <w:pPr>
        <w:pStyle w:val="BodyText"/>
        <w:ind w:left="330" w:right="330"/>
        <w:jc w:val="center"/>
        <w:rPr>
          <w:w w:val="95"/>
        </w:rPr>
      </w:pPr>
    </w:p>
    <w:p w14:paraId="21B1EFD5" w14:textId="5CF7C748" w:rsidR="00733EEF" w:rsidRPr="00E13132" w:rsidRDefault="00733EEF" w:rsidP="00733EEF">
      <w:pPr>
        <w:pStyle w:val="BodyText"/>
        <w:ind w:left="330" w:right="330"/>
        <w:jc w:val="center"/>
        <w:rPr>
          <w:w w:val="95"/>
        </w:rPr>
      </w:pPr>
    </w:p>
    <w:p w14:paraId="4117E107" w14:textId="77777777" w:rsidR="00733EEF" w:rsidRPr="00E13132" w:rsidRDefault="00733EEF" w:rsidP="00733EEF">
      <w:pPr>
        <w:pStyle w:val="BodyText"/>
        <w:ind w:left="330" w:right="330"/>
        <w:jc w:val="center"/>
        <w:rPr>
          <w:w w:val="95"/>
        </w:rPr>
      </w:pPr>
    </w:p>
    <w:p w14:paraId="19E3E6E4" w14:textId="56F8090F" w:rsidR="00733EEF" w:rsidRPr="00E13132" w:rsidRDefault="00733EEF" w:rsidP="00733EEF">
      <w:pPr>
        <w:pStyle w:val="BodyText"/>
        <w:ind w:left="330" w:right="330"/>
        <w:jc w:val="center"/>
        <w:rPr>
          <w:w w:val="95"/>
        </w:rPr>
      </w:pPr>
    </w:p>
    <w:p w14:paraId="53FA928D" w14:textId="12F7A0B2" w:rsidR="00733EEF" w:rsidRPr="00E13132" w:rsidRDefault="00733EEF" w:rsidP="00733EEF">
      <w:pPr>
        <w:pStyle w:val="BodyText"/>
        <w:ind w:left="330" w:right="330"/>
        <w:jc w:val="center"/>
        <w:rPr>
          <w:w w:val="95"/>
        </w:rPr>
      </w:pPr>
    </w:p>
    <w:p w14:paraId="5DF93F6E" w14:textId="0C129B2B" w:rsidR="00733EEF" w:rsidRPr="00E13132" w:rsidRDefault="00733EEF" w:rsidP="00733EEF">
      <w:pPr>
        <w:pStyle w:val="BodyText"/>
        <w:ind w:left="330" w:right="330"/>
        <w:jc w:val="center"/>
        <w:rPr>
          <w:w w:val="95"/>
        </w:rPr>
      </w:pPr>
    </w:p>
    <w:p w14:paraId="1F58C31C" w14:textId="165D2017" w:rsidR="00733EEF" w:rsidRPr="00E13132" w:rsidRDefault="00733EEF" w:rsidP="00733EEF">
      <w:pPr>
        <w:pStyle w:val="BodyText"/>
        <w:ind w:left="330" w:right="330"/>
        <w:jc w:val="center"/>
        <w:rPr>
          <w:w w:val="95"/>
        </w:rPr>
      </w:pPr>
    </w:p>
    <w:p w14:paraId="151FB045" w14:textId="77777777" w:rsidR="00733EEF" w:rsidRPr="00E13132" w:rsidRDefault="00733EEF" w:rsidP="00733EEF">
      <w:pPr>
        <w:pStyle w:val="BodyText"/>
        <w:ind w:left="330" w:right="330"/>
        <w:jc w:val="center"/>
        <w:rPr>
          <w:w w:val="95"/>
        </w:rPr>
      </w:pPr>
    </w:p>
    <w:p w14:paraId="2C42D056" w14:textId="3158176B" w:rsidR="00733EEF" w:rsidRPr="00E13132" w:rsidRDefault="00733EEF" w:rsidP="00733EEF">
      <w:pPr>
        <w:pStyle w:val="BodyText"/>
        <w:ind w:left="330" w:right="330"/>
        <w:jc w:val="center"/>
        <w:rPr>
          <w:w w:val="95"/>
        </w:rPr>
      </w:pPr>
    </w:p>
    <w:p w14:paraId="08F2F683" w14:textId="105B242D" w:rsidR="00733EEF" w:rsidRPr="00E13132" w:rsidRDefault="00733EEF" w:rsidP="00733EEF">
      <w:pPr>
        <w:pStyle w:val="BodyText"/>
        <w:ind w:left="330" w:right="330"/>
        <w:jc w:val="center"/>
        <w:rPr>
          <w:w w:val="95"/>
        </w:rPr>
      </w:pPr>
    </w:p>
    <w:p w14:paraId="33A21B47" w14:textId="77777777" w:rsidR="00733EEF" w:rsidRPr="00E13132" w:rsidRDefault="00733EEF" w:rsidP="00733EEF">
      <w:pPr>
        <w:pStyle w:val="BodyText"/>
        <w:ind w:left="330" w:right="330"/>
        <w:jc w:val="center"/>
        <w:rPr>
          <w:w w:val="95"/>
        </w:rPr>
      </w:pPr>
    </w:p>
    <w:p w14:paraId="050E4323" w14:textId="746F8412" w:rsidR="00733EEF" w:rsidRPr="00E13132" w:rsidRDefault="00733EEF" w:rsidP="00733EEF">
      <w:pPr>
        <w:pStyle w:val="BodyText"/>
        <w:ind w:left="330" w:right="330"/>
        <w:jc w:val="center"/>
        <w:rPr>
          <w:w w:val="95"/>
        </w:rPr>
      </w:pPr>
    </w:p>
    <w:p w14:paraId="15A7C010" w14:textId="452B0037" w:rsidR="00733EEF" w:rsidRPr="00E13132" w:rsidRDefault="00733EEF" w:rsidP="00733EEF">
      <w:pPr>
        <w:pStyle w:val="BodyText"/>
        <w:ind w:left="330" w:right="330"/>
        <w:jc w:val="center"/>
        <w:rPr>
          <w:w w:val="95"/>
        </w:rPr>
      </w:pPr>
    </w:p>
    <w:p w14:paraId="3869F4EC" w14:textId="45494BBE" w:rsidR="00EA46DC" w:rsidRPr="00E13132" w:rsidRDefault="006B3533" w:rsidP="00B0449F">
      <w:pPr>
        <w:pStyle w:val="BodyText"/>
        <w:ind w:left="330" w:right="330"/>
        <w:jc w:val="center"/>
      </w:pPr>
      <w:r w:rsidRPr="00E13132">
        <w:rPr>
          <w:w w:val="95"/>
        </w:rPr>
        <w:t>Gambar 4 Alur Proses Bisnis Permintaan Material</w:t>
      </w:r>
    </w:p>
    <w:p w14:paraId="317DD982" w14:textId="0271DE76" w:rsidR="00056D69" w:rsidRPr="00E13132" w:rsidRDefault="00056D69" w:rsidP="00733EEF">
      <w:pPr>
        <w:pStyle w:val="BodyText"/>
        <w:ind w:left="318" w:right="340" w:firstLine="566"/>
        <w:jc w:val="both"/>
        <w:rPr>
          <w:w w:val="95"/>
        </w:rPr>
      </w:pPr>
    </w:p>
    <w:p w14:paraId="53E5DE58" w14:textId="4453FF2C" w:rsidR="00EA46DC" w:rsidRPr="00E13132" w:rsidRDefault="006B3533" w:rsidP="00733EEF">
      <w:pPr>
        <w:pStyle w:val="BodyText"/>
        <w:ind w:left="318" w:right="340" w:firstLine="566"/>
        <w:jc w:val="both"/>
      </w:pPr>
      <w:r w:rsidRPr="00E13132">
        <w:rPr>
          <w:w w:val="95"/>
        </w:rPr>
        <w:t xml:space="preserve">Tampilan Aplikasi ALISTA yang digunakan saat ini dalam penggunaan material diawali </w:t>
      </w:r>
      <w:r w:rsidRPr="00E13132">
        <w:t>dengan Login seperti pada Gambar 5.</w:t>
      </w:r>
    </w:p>
    <w:p w14:paraId="58C5B048" w14:textId="7FD6D0F4" w:rsidR="00B0449F" w:rsidRPr="00E13132" w:rsidRDefault="00AD6B0C" w:rsidP="00A40F25">
      <w:pPr>
        <w:pStyle w:val="BodyText"/>
        <w:ind w:left="331" w:right="326"/>
        <w:jc w:val="center"/>
        <w:rPr>
          <w:w w:val="95"/>
        </w:rPr>
      </w:pPr>
      <w:r w:rsidRPr="00E13132">
        <w:rPr>
          <w:noProof/>
        </w:rPr>
        <w:drawing>
          <wp:anchor distT="0" distB="0" distL="114300" distR="114300" simplePos="0" relativeHeight="251661312" behindDoc="0" locked="0" layoutInCell="1" allowOverlap="1" wp14:anchorId="5C280BDC" wp14:editId="30409D01">
            <wp:simplePos x="0" y="0"/>
            <wp:positionH relativeFrom="margin">
              <wp:posOffset>1187450</wp:posOffset>
            </wp:positionH>
            <wp:positionV relativeFrom="margin">
              <wp:posOffset>3549650</wp:posOffset>
            </wp:positionV>
            <wp:extent cx="4248150" cy="1809750"/>
            <wp:effectExtent l="0" t="0" r="9525" b="0"/>
            <wp:wrapSquare wrapText="bothSides"/>
            <wp:docPr id="140747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47906" name=""/>
                    <pic:cNvPicPr/>
                  </pic:nvPicPr>
                  <pic:blipFill rotWithShape="1">
                    <a:blip r:embed="rId16">
                      <a:extLst>
                        <a:ext uri="{28A0092B-C50C-407E-A947-70E740481C1C}">
                          <a14:useLocalDpi xmlns:a14="http://schemas.microsoft.com/office/drawing/2010/main" val="0"/>
                        </a:ext>
                      </a:extLst>
                    </a:blip>
                    <a:srcRect l="16636" t="9597" b="35149"/>
                    <a:stretch/>
                  </pic:blipFill>
                  <pic:spPr bwMode="auto">
                    <a:xfrm>
                      <a:off x="0" y="0"/>
                      <a:ext cx="4248150" cy="1809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6D5B95B3" w14:textId="7E82ED4E" w:rsidR="00B0449F" w:rsidRPr="00E13132" w:rsidRDefault="00B0449F" w:rsidP="00A40F25">
      <w:pPr>
        <w:pStyle w:val="BodyText"/>
        <w:ind w:left="331" w:right="326"/>
        <w:jc w:val="center"/>
        <w:rPr>
          <w:w w:val="95"/>
        </w:rPr>
      </w:pPr>
    </w:p>
    <w:p w14:paraId="052A5FCF" w14:textId="50F18854" w:rsidR="00B0449F" w:rsidRPr="00E13132" w:rsidRDefault="00B0449F" w:rsidP="00A40F25">
      <w:pPr>
        <w:pStyle w:val="BodyText"/>
        <w:ind w:left="331" w:right="326"/>
        <w:jc w:val="center"/>
        <w:rPr>
          <w:w w:val="95"/>
        </w:rPr>
      </w:pPr>
    </w:p>
    <w:p w14:paraId="2CAF4551" w14:textId="0FE7C991" w:rsidR="00B0449F" w:rsidRPr="00E13132" w:rsidRDefault="00B0449F" w:rsidP="00A40F25">
      <w:pPr>
        <w:pStyle w:val="BodyText"/>
        <w:ind w:left="331" w:right="326"/>
        <w:jc w:val="center"/>
        <w:rPr>
          <w:w w:val="95"/>
        </w:rPr>
      </w:pPr>
    </w:p>
    <w:p w14:paraId="1DDCE8AC" w14:textId="47ADA8F2" w:rsidR="00B0449F" w:rsidRPr="00E13132" w:rsidRDefault="00B0449F" w:rsidP="00A40F25">
      <w:pPr>
        <w:pStyle w:val="BodyText"/>
        <w:ind w:left="331" w:right="326"/>
        <w:jc w:val="center"/>
        <w:rPr>
          <w:w w:val="95"/>
        </w:rPr>
      </w:pPr>
    </w:p>
    <w:p w14:paraId="52DE2961" w14:textId="77777777" w:rsidR="00B0449F" w:rsidRPr="00E13132" w:rsidRDefault="00B0449F" w:rsidP="00A40F25">
      <w:pPr>
        <w:pStyle w:val="BodyText"/>
        <w:ind w:left="331" w:right="326"/>
        <w:jc w:val="center"/>
        <w:rPr>
          <w:w w:val="95"/>
        </w:rPr>
      </w:pPr>
    </w:p>
    <w:p w14:paraId="318D2BBF" w14:textId="77777777" w:rsidR="00B0449F" w:rsidRPr="00E13132" w:rsidRDefault="00B0449F" w:rsidP="00A40F25">
      <w:pPr>
        <w:pStyle w:val="BodyText"/>
        <w:ind w:left="331" w:right="326"/>
        <w:jc w:val="center"/>
        <w:rPr>
          <w:w w:val="95"/>
        </w:rPr>
      </w:pPr>
    </w:p>
    <w:p w14:paraId="56E038AC" w14:textId="77777777" w:rsidR="00B0449F" w:rsidRPr="00E13132" w:rsidRDefault="00B0449F" w:rsidP="00A40F25">
      <w:pPr>
        <w:pStyle w:val="BodyText"/>
        <w:ind w:left="331" w:right="326"/>
        <w:jc w:val="center"/>
        <w:rPr>
          <w:w w:val="95"/>
        </w:rPr>
      </w:pPr>
    </w:p>
    <w:p w14:paraId="3CD207FA" w14:textId="77777777" w:rsidR="00B0449F" w:rsidRPr="00E13132" w:rsidRDefault="00B0449F" w:rsidP="00A40F25">
      <w:pPr>
        <w:pStyle w:val="BodyText"/>
        <w:ind w:left="331" w:right="326"/>
        <w:jc w:val="center"/>
        <w:rPr>
          <w:w w:val="95"/>
        </w:rPr>
      </w:pPr>
    </w:p>
    <w:p w14:paraId="7E512933" w14:textId="77777777" w:rsidR="00B0449F" w:rsidRPr="00E13132" w:rsidRDefault="00B0449F" w:rsidP="00A40F25">
      <w:pPr>
        <w:pStyle w:val="BodyText"/>
        <w:ind w:left="331" w:right="326"/>
        <w:jc w:val="center"/>
        <w:rPr>
          <w:w w:val="95"/>
        </w:rPr>
      </w:pPr>
    </w:p>
    <w:p w14:paraId="0E38EE2F" w14:textId="77777777" w:rsidR="00B0449F" w:rsidRPr="00E13132" w:rsidRDefault="00B0449F" w:rsidP="00A40F25">
      <w:pPr>
        <w:pStyle w:val="BodyText"/>
        <w:ind w:left="331" w:right="326"/>
        <w:jc w:val="center"/>
        <w:rPr>
          <w:w w:val="95"/>
        </w:rPr>
      </w:pPr>
    </w:p>
    <w:p w14:paraId="7E6C6C39" w14:textId="7C9228EC" w:rsidR="00A40F25" w:rsidRPr="00E13132" w:rsidRDefault="00A40F25" w:rsidP="00A40F25">
      <w:pPr>
        <w:pStyle w:val="BodyText"/>
        <w:ind w:left="331" w:right="326"/>
        <w:jc w:val="center"/>
      </w:pPr>
      <w:r w:rsidRPr="00E13132">
        <w:rPr>
          <w:w w:val="95"/>
        </w:rPr>
        <w:t>Gambar 5 Aplikasi login</w:t>
      </w:r>
    </w:p>
    <w:p w14:paraId="6565F4F9" w14:textId="1BC55C12" w:rsidR="00EA46DC" w:rsidRPr="00E13132" w:rsidRDefault="00EA46DC" w:rsidP="00733EEF">
      <w:pPr>
        <w:pStyle w:val="BodyText"/>
        <w:rPr>
          <w:sz w:val="25"/>
        </w:rPr>
      </w:pPr>
    </w:p>
    <w:p w14:paraId="7D23EB20" w14:textId="129FF744" w:rsidR="00516830" w:rsidRPr="00E13132" w:rsidRDefault="006B3533" w:rsidP="00A80DAB">
      <w:pPr>
        <w:pStyle w:val="BodyText"/>
        <w:ind w:left="318" w:right="338" w:firstLine="566"/>
        <w:jc w:val="both"/>
        <w:rPr>
          <w:sz w:val="25"/>
        </w:rPr>
      </w:pPr>
      <w:r w:rsidRPr="00E13132">
        <w:rPr>
          <w:w w:val="95"/>
        </w:rPr>
        <w:t xml:space="preserve">Setelah melakukan login dilanjutkan dengan pemilihan material yang dibutuhkan seberti </w:t>
      </w:r>
      <w:r w:rsidRPr="00E13132">
        <w:t>pada Gambar 6.</w:t>
      </w:r>
    </w:p>
    <w:p w14:paraId="21163B68" w14:textId="1B4101D8" w:rsidR="00516830" w:rsidRPr="00E13132" w:rsidRDefault="00B0449F" w:rsidP="00061E72">
      <w:pPr>
        <w:pStyle w:val="BodyText"/>
        <w:ind w:left="331" w:right="329"/>
        <w:jc w:val="center"/>
      </w:pPr>
      <w:r w:rsidRPr="00E13132">
        <w:rPr>
          <w:noProof/>
        </w:rPr>
        <w:drawing>
          <wp:inline distT="0" distB="0" distL="0" distR="0" wp14:anchorId="7B4991A2" wp14:editId="5064E225">
            <wp:extent cx="2962275" cy="2190750"/>
            <wp:effectExtent l="0" t="0" r="9525" b="0"/>
            <wp:docPr id="300049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9053" name=""/>
                    <pic:cNvPicPr/>
                  </pic:nvPicPr>
                  <pic:blipFill rotWithShape="1">
                    <a:blip r:embed="rId17"/>
                    <a:srcRect l="25334" t="20066" r="26622" b="13047"/>
                    <a:stretch/>
                  </pic:blipFill>
                  <pic:spPr bwMode="auto">
                    <a:xfrm>
                      <a:off x="0" y="0"/>
                      <a:ext cx="2963044" cy="2191319"/>
                    </a:xfrm>
                    <a:prstGeom prst="rect">
                      <a:avLst/>
                    </a:prstGeom>
                    <a:ln>
                      <a:noFill/>
                    </a:ln>
                    <a:extLst>
                      <a:ext uri="{53640926-AAD7-44D8-BBD7-CCE9431645EC}">
                        <a14:shadowObscured xmlns:a14="http://schemas.microsoft.com/office/drawing/2010/main"/>
                      </a:ext>
                    </a:extLst>
                  </pic:spPr>
                </pic:pic>
              </a:graphicData>
            </a:graphic>
          </wp:inline>
        </w:drawing>
      </w:r>
    </w:p>
    <w:p w14:paraId="5CB45C6A" w14:textId="77777777" w:rsidR="00A80DAB" w:rsidRPr="00E13132" w:rsidRDefault="00A80DAB" w:rsidP="00061E72">
      <w:pPr>
        <w:pStyle w:val="BodyText"/>
        <w:ind w:left="331" w:right="329"/>
        <w:jc w:val="center"/>
      </w:pPr>
    </w:p>
    <w:p w14:paraId="3ADD50C0" w14:textId="77777777" w:rsidR="00516830" w:rsidRPr="00E13132" w:rsidRDefault="00516830" w:rsidP="00516830">
      <w:pPr>
        <w:pStyle w:val="BodyText"/>
        <w:ind w:left="331" w:right="329"/>
        <w:jc w:val="center"/>
        <w:rPr>
          <w:w w:val="95"/>
        </w:rPr>
      </w:pPr>
      <w:r w:rsidRPr="00E13132">
        <w:rPr>
          <w:w w:val="95"/>
        </w:rPr>
        <w:t>Gambar 6 Halaman Awal Aplikasi</w:t>
      </w:r>
    </w:p>
    <w:p w14:paraId="54542D4B" w14:textId="77777777" w:rsidR="00516830" w:rsidRPr="00E13132" w:rsidRDefault="00516830" w:rsidP="00516830">
      <w:pPr>
        <w:pStyle w:val="BodyText"/>
        <w:ind w:left="331" w:right="329"/>
      </w:pPr>
    </w:p>
    <w:p w14:paraId="270F610C" w14:textId="64D4BAB2" w:rsidR="00EA46DC" w:rsidRPr="00E13132" w:rsidRDefault="006B3533" w:rsidP="00733EEF">
      <w:pPr>
        <w:pStyle w:val="BodyText"/>
        <w:ind w:left="318" w:firstLine="566"/>
      </w:pPr>
      <w:r w:rsidRPr="00E13132">
        <w:lastRenderedPageBreak/>
        <w:t>Dilanjutkan dengan pengisian permintaan material dengan mengisikan form permintaan barang yang ada dilanjutkan pengisian item material seperti pada Gambar 7.</w:t>
      </w:r>
    </w:p>
    <w:p w14:paraId="140AC05C" w14:textId="7CEFD9C4" w:rsidR="00EA46DC" w:rsidRPr="00E13132" w:rsidRDefault="00EA46DC" w:rsidP="00733EEF">
      <w:pPr>
        <w:pStyle w:val="BodyText"/>
        <w:rPr>
          <w:noProof/>
        </w:rPr>
      </w:pPr>
    </w:p>
    <w:p w14:paraId="5518D76D" w14:textId="10742FAF" w:rsidR="002771FB" w:rsidRPr="00E13132" w:rsidRDefault="0052330C" w:rsidP="002771FB">
      <w:pPr>
        <w:pStyle w:val="BodyText"/>
        <w:jc w:val="center"/>
        <w:rPr>
          <w:sz w:val="14"/>
        </w:rPr>
      </w:pPr>
      <w:r w:rsidRPr="00E13132">
        <w:rPr>
          <w:noProof/>
        </w:rPr>
        <w:drawing>
          <wp:inline distT="0" distB="0" distL="0" distR="0" wp14:anchorId="54560658" wp14:editId="0AF6AF91">
            <wp:extent cx="4639196" cy="2362200"/>
            <wp:effectExtent l="0" t="0" r="9525" b="0"/>
            <wp:docPr id="1518467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67332" name=""/>
                    <pic:cNvPicPr/>
                  </pic:nvPicPr>
                  <pic:blipFill rotWithShape="1">
                    <a:blip r:embed="rId18"/>
                    <a:srcRect l="18692" t="13751" b="12541"/>
                    <a:stretch/>
                  </pic:blipFill>
                  <pic:spPr bwMode="auto">
                    <a:xfrm>
                      <a:off x="0" y="0"/>
                      <a:ext cx="4642723" cy="2363996"/>
                    </a:xfrm>
                    <a:prstGeom prst="rect">
                      <a:avLst/>
                    </a:prstGeom>
                    <a:ln>
                      <a:noFill/>
                    </a:ln>
                    <a:extLst>
                      <a:ext uri="{53640926-AAD7-44D8-BBD7-CCE9431645EC}">
                        <a14:shadowObscured xmlns:a14="http://schemas.microsoft.com/office/drawing/2010/main"/>
                      </a:ext>
                    </a:extLst>
                  </pic:spPr>
                </pic:pic>
              </a:graphicData>
            </a:graphic>
          </wp:inline>
        </w:drawing>
      </w:r>
    </w:p>
    <w:p w14:paraId="63C8C2BA" w14:textId="19B56536" w:rsidR="00733EEF" w:rsidRPr="00E13132" w:rsidRDefault="006B3533" w:rsidP="00A40F25">
      <w:pPr>
        <w:pStyle w:val="BodyText"/>
        <w:ind w:left="331" w:right="330"/>
        <w:jc w:val="center"/>
        <w:rPr>
          <w:w w:val="95"/>
        </w:rPr>
      </w:pPr>
      <w:r w:rsidRPr="00E13132">
        <w:rPr>
          <w:w w:val="95"/>
        </w:rPr>
        <w:t>Gambar 7 Form Permintaan Material</w:t>
      </w:r>
    </w:p>
    <w:p w14:paraId="202DFB2B" w14:textId="77777777" w:rsidR="007220B3" w:rsidRPr="00E13132" w:rsidRDefault="007220B3" w:rsidP="00A40F25">
      <w:pPr>
        <w:pStyle w:val="BodyText"/>
        <w:ind w:left="331" w:right="330"/>
        <w:jc w:val="center"/>
      </w:pPr>
    </w:p>
    <w:p w14:paraId="077B710E" w14:textId="228A20F9" w:rsidR="00EA46DC" w:rsidRPr="00E13132" w:rsidRDefault="00733EEF" w:rsidP="00733EEF">
      <w:pPr>
        <w:pStyle w:val="BodyText"/>
        <w:ind w:left="318"/>
      </w:pPr>
      <w:r w:rsidRPr="00E13132">
        <w:rPr>
          <w:w w:val="95"/>
        </w:rPr>
        <w:t xml:space="preserve">Setelah mengisi semua field dan memilih barang yang diminta kemudian klik </w:t>
      </w:r>
      <w:r w:rsidRPr="00E13132">
        <w:rPr>
          <w:i/>
          <w:w w:val="95"/>
        </w:rPr>
        <w:t xml:space="preserve">button submit </w:t>
      </w:r>
      <w:r w:rsidRPr="00E13132">
        <w:rPr>
          <w:w w:val="95"/>
        </w:rPr>
        <w:t xml:space="preserve">maka </w:t>
      </w:r>
      <w:r w:rsidRPr="00E13132">
        <w:t>akan muncul tampilan seperti gambar 8.</w:t>
      </w:r>
    </w:p>
    <w:p w14:paraId="749EA9E9" w14:textId="49A6C622" w:rsidR="000C30A3" w:rsidRPr="00E13132" w:rsidRDefault="000C30A3" w:rsidP="00733EEF"/>
    <w:p w14:paraId="0AAEE029" w14:textId="713934EA" w:rsidR="000C30A3" w:rsidRPr="00E13132" w:rsidRDefault="0052330C" w:rsidP="00061E72">
      <w:pPr>
        <w:jc w:val="center"/>
      </w:pPr>
      <w:r w:rsidRPr="00E13132">
        <w:rPr>
          <w:noProof/>
        </w:rPr>
        <w:drawing>
          <wp:inline distT="0" distB="0" distL="0" distR="0" wp14:anchorId="76BA2368" wp14:editId="532EF37C">
            <wp:extent cx="5718175" cy="2503170"/>
            <wp:effectExtent l="0" t="0" r="0" b="0"/>
            <wp:docPr id="1652651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51268" name=""/>
                    <pic:cNvPicPr/>
                  </pic:nvPicPr>
                  <pic:blipFill>
                    <a:blip r:embed="rId19"/>
                    <a:stretch>
                      <a:fillRect/>
                    </a:stretch>
                  </pic:blipFill>
                  <pic:spPr>
                    <a:xfrm>
                      <a:off x="0" y="0"/>
                      <a:ext cx="5718175" cy="2503170"/>
                    </a:xfrm>
                    <a:prstGeom prst="rect">
                      <a:avLst/>
                    </a:prstGeom>
                  </pic:spPr>
                </pic:pic>
              </a:graphicData>
            </a:graphic>
          </wp:inline>
        </w:drawing>
      </w:r>
    </w:p>
    <w:p w14:paraId="2F8E8944" w14:textId="33A1482F" w:rsidR="00516830" w:rsidRPr="00E13132" w:rsidRDefault="00516830" w:rsidP="00516830">
      <w:pPr>
        <w:pStyle w:val="BodyText"/>
        <w:ind w:right="326"/>
        <w:rPr>
          <w:w w:val="95"/>
        </w:rPr>
      </w:pPr>
    </w:p>
    <w:p w14:paraId="4F96F990" w14:textId="517FD155" w:rsidR="00750165" w:rsidRPr="00E13132" w:rsidRDefault="000C30A3" w:rsidP="00750165">
      <w:pPr>
        <w:pStyle w:val="BodyText"/>
        <w:ind w:right="326"/>
        <w:jc w:val="center"/>
        <w:rPr>
          <w:w w:val="95"/>
        </w:rPr>
      </w:pPr>
      <w:r w:rsidRPr="00E13132">
        <w:rPr>
          <w:w w:val="95"/>
        </w:rPr>
        <w:t xml:space="preserve"> Gambar 8 Tampilan Informasi Permintaan Material</w:t>
      </w:r>
    </w:p>
    <w:p w14:paraId="5A5FD3AB" w14:textId="77777777" w:rsidR="00A40F25" w:rsidRPr="00E13132" w:rsidRDefault="00A40F25" w:rsidP="00750165">
      <w:pPr>
        <w:pStyle w:val="BodyText"/>
        <w:ind w:right="326"/>
        <w:jc w:val="center"/>
        <w:rPr>
          <w:w w:val="95"/>
        </w:rPr>
      </w:pPr>
    </w:p>
    <w:p w14:paraId="47F87459" w14:textId="35FA6344" w:rsidR="00EA46DC" w:rsidRPr="00E13132" w:rsidRDefault="006B3533" w:rsidP="00750165">
      <w:pPr>
        <w:pStyle w:val="BodyText"/>
        <w:ind w:left="318" w:right="326" w:firstLine="436"/>
        <w:jc w:val="both"/>
      </w:pPr>
      <w:r w:rsidRPr="00E13132">
        <w:rPr>
          <w:w w:val="95"/>
        </w:rPr>
        <w:t xml:space="preserve">Berdasarkan Aplikasi tersebut penelitian dilakukan untuk mengetahui seberapa pengaruh dari masing-masing variabel yang telah ditetapkan. Selanjutnya dilakukan pengambilan sampel dengan teknik </w:t>
      </w:r>
      <w:r w:rsidRPr="00E13132">
        <w:rPr>
          <w:i/>
          <w:w w:val="95"/>
        </w:rPr>
        <w:t xml:space="preserve">purposive sampling. </w:t>
      </w:r>
      <w:r w:rsidRPr="00E13132">
        <w:rPr>
          <w:w w:val="95"/>
        </w:rPr>
        <w:t xml:space="preserve">Dasar pengambilan sampel ditujukan pada karyawan yang </w:t>
      </w:r>
      <w:r w:rsidRPr="00E13132">
        <w:t xml:space="preserve">menggunakan maupun berhubungan dengan sistem informasi dalam pekerjaannya. Skala </w:t>
      </w:r>
      <w:r w:rsidRPr="00E13132">
        <w:rPr>
          <w:w w:val="95"/>
        </w:rPr>
        <w:t>pengukuran dengan menggunakan skala linkert 4</w:t>
      </w:r>
      <w:r w:rsidR="00B02BFA" w:rsidRPr="00E13132">
        <w:rPr>
          <w:w w:val="95"/>
        </w:rPr>
        <w:t xml:space="preserve"> </w:t>
      </w:r>
      <w:r w:rsidRPr="00E13132">
        <w:rPr>
          <w:w w:val="95"/>
        </w:rPr>
        <w:t xml:space="preserve">poin </w:t>
      </w:r>
      <w:r w:rsidR="00B02BFA" w:rsidRPr="00E13132">
        <w:rPr>
          <w:w w:val="95"/>
        </w:rPr>
        <w:t>s</w:t>
      </w:r>
      <w:r w:rsidRPr="00E13132">
        <w:rPr>
          <w:w w:val="95"/>
        </w:rPr>
        <w:t xml:space="preserve">kor skala tidak memiliki kategori tengah, tidak memiliki perbedaan yang berarti, dimana reliabilitas pengukuran dan validitas butir tidak </w:t>
      </w:r>
      <w:r w:rsidRPr="00E13132">
        <w:t>mengalami perbedaan, yang berbeda adalah varian skor.</w:t>
      </w:r>
    </w:p>
    <w:p w14:paraId="21944783" w14:textId="6B354FB5" w:rsidR="00EA46DC" w:rsidRPr="00E13132" w:rsidRDefault="006B3533" w:rsidP="00750165">
      <w:pPr>
        <w:pStyle w:val="BodyText"/>
        <w:ind w:left="318" w:right="252" w:firstLine="391"/>
        <w:jc w:val="both"/>
      </w:pPr>
      <w:r w:rsidRPr="00E13132">
        <w:t xml:space="preserve">Subyek pada penelitian adalah karyawan pengguna aplikasi Alista pada PT. Telkom </w:t>
      </w:r>
      <w:r w:rsidRPr="00E13132">
        <w:rPr>
          <w:w w:val="95"/>
        </w:rPr>
        <w:t xml:space="preserve">Akses </w:t>
      </w:r>
      <w:r w:rsidR="00B02BFA" w:rsidRPr="00E13132">
        <w:rPr>
          <w:w w:val="95"/>
        </w:rPr>
        <w:t>Denpasar</w:t>
      </w:r>
      <w:r w:rsidRPr="00E13132">
        <w:rPr>
          <w:w w:val="95"/>
        </w:rPr>
        <w:t xml:space="preserve">. Periode penyebaran kuisioner yang di lakukan selama 4 hari di mulai tanggal </w:t>
      </w:r>
      <w:r w:rsidR="00DC03E6" w:rsidRPr="00E13132">
        <w:rPr>
          <w:w w:val="95"/>
        </w:rPr>
        <w:t>24</w:t>
      </w:r>
      <w:r w:rsidRPr="00E13132">
        <w:rPr>
          <w:w w:val="95"/>
        </w:rPr>
        <w:t xml:space="preserve"> </w:t>
      </w:r>
      <w:r w:rsidR="00DC03E6" w:rsidRPr="00E13132">
        <w:t>Oktober</w:t>
      </w:r>
      <w:r w:rsidRPr="00E13132">
        <w:t xml:space="preserve"> s.d </w:t>
      </w:r>
      <w:r w:rsidR="00DC03E6" w:rsidRPr="00E13132">
        <w:t>27 Oktober</w:t>
      </w:r>
      <w:r w:rsidRPr="00E13132">
        <w:t xml:space="preserve"> 20</w:t>
      </w:r>
      <w:r w:rsidR="00DC03E6" w:rsidRPr="00E13132">
        <w:t>23</w:t>
      </w:r>
      <w:r w:rsidRPr="00E13132">
        <w:t>. Kuisioner ini disebarkan dan diisi oleh 78 pegawai sebagai responsden penelitian. Rincian jumlah kuisioner dapat dilihat pada Tabel 1.</w:t>
      </w:r>
    </w:p>
    <w:p w14:paraId="7DDA3518" w14:textId="77777777" w:rsidR="00A40F25" w:rsidRPr="00E13132" w:rsidRDefault="00A40F25" w:rsidP="00750165">
      <w:pPr>
        <w:pStyle w:val="BodyText"/>
        <w:ind w:left="318" w:right="252" w:firstLine="391"/>
        <w:jc w:val="both"/>
      </w:pPr>
    </w:p>
    <w:p w14:paraId="50882383" w14:textId="77777777" w:rsidR="00EA46DC" w:rsidRPr="00E13132" w:rsidRDefault="006B3533" w:rsidP="00A40F25">
      <w:pPr>
        <w:pStyle w:val="BodyText"/>
        <w:ind w:left="2478" w:firstLine="402"/>
        <w:jc w:val="both"/>
      </w:pPr>
      <w:r w:rsidRPr="00E13132">
        <w:rPr>
          <w:w w:val="95"/>
        </w:rPr>
        <w:lastRenderedPageBreak/>
        <w:t>Tabel 1 Rincian Jumlah Kuisioner</w:t>
      </w:r>
    </w:p>
    <w:p w14:paraId="11C737E7" w14:textId="77245881" w:rsidR="00EA46DC" w:rsidRPr="00E13132" w:rsidRDefault="00EA46DC" w:rsidP="00733EEF">
      <w:pPr>
        <w:pStyle w:val="BodyText"/>
        <w:rPr>
          <w:sz w:val="18"/>
        </w:rPr>
      </w:pPr>
    </w:p>
    <w:tbl>
      <w:tblPr>
        <w:tblW w:w="0" w:type="auto"/>
        <w:tblInd w:w="10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7"/>
        <w:gridCol w:w="4585"/>
        <w:gridCol w:w="1188"/>
      </w:tblGrid>
      <w:tr w:rsidR="00EA46DC" w:rsidRPr="00E13132" w14:paraId="01DC2671" w14:textId="77777777">
        <w:trPr>
          <w:trHeight w:val="472"/>
        </w:trPr>
        <w:tc>
          <w:tcPr>
            <w:tcW w:w="677" w:type="dxa"/>
          </w:tcPr>
          <w:p w14:paraId="22B84E32" w14:textId="77777777" w:rsidR="00EA46DC" w:rsidRPr="00E13132" w:rsidRDefault="006B3533" w:rsidP="00733EEF">
            <w:pPr>
              <w:pStyle w:val="TableParagraph"/>
              <w:spacing w:line="240" w:lineRule="auto"/>
              <w:ind w:left="105"/>
              <w:rPr>
                <w:sz w:val="24"/>
              </w:rPr>
            </w:pPr>
            <w:r w:rsidRPr="00E13132">
              <w:rPr>
                <w:w w:val="105"/>
                <w:sz w:val="24"/>
              </w:rPr>
              <w:t>No</w:t>
            </w:r>
          </w:p>
        </w:tc>
        <w:tc>
          <w:tcPr>
            <w:tcW w:w="4585" w:type="dxa"/>
          </w:tcPr>
          <w:p w14:paraId="139C8D43" w14:textId="3F511853" w:rsidR="00EA46DC" w:rsidRPr="00E13132" w:rsidRDefault="006B3533" w:rsidP="00733EEF">
            <w:pPr>
              <w:pStyle w:val="TableParagraph"/>
              <w:spacing w:line="240" w:lineRule="auto"/>
              <w:ind w:left="107"/>
              <w:rPr>
                <w:sz w:val="24"/>
              </w:rPr>
            </w:pPr>
            <w:r w:rsidRPr="00E13132">
              <w:rPr>
                <w:w w:val="95"/>
                <w:sz w:val="24"/>
              </w:rPr>
              <w:t>Rincian Kuesiner</w:t>
            </w:r>
          </w:p>
        </w:tc>
        <w:tc>
          <w:tcPr>
            <w:tcW w:w="1188" w:type="dxa"/>
          </w:tcPr>
          <w:p w14:paraId="77E4068C" w14:textId="77777777" w:rsidR="00EA46DC" w:rsidRPr="00E13132" w:rsidRDefault="006B3533" w:rsidP="00733EEF">
            <w:pPr>
              <w:pStyle w:val="TableParagraph"/>
              <w:spacing w:line="240" w:lineRule="auto"/>
              <w:ind w:left="107"/>
              <w:rPr>
                <w:sz w:val="24"/>
              </w:rPr>
            </w:pPr>
            <w:r w:rsidRPr="00E13132">
              <w:rPr>
                <w:sz w:val="24"/>
              </w:rPr>
              <w:t>Jumlah</w:t>
            </w:r>
          </w:p>
        </w:tc>
      </w:tr>
      <w:tr w:rsidR="00EA46DC" w:rsidRPr="00E13132" w14:paraId="7F0F2B02" w14:textId="77777777">
        <w:trPr>
          <w:trHeight w:val="453"/>
        </w:trPr>
        <w:tc>
          <w:tcPr>
            <w:tcW w:w="677" w:type="dxa"/>
          </w:tcPr>
          <w:p w14:paraId="75BB8102" w14:textId="77777777" w:rsidR="00EA46DC" w:rsidRPr="00E13132" w:rsidRDefault="006B3533" w:rsidP="00733EEF">
            <w:pPr>
              <w:pStyle w:val="TableParagraph"/>
              <w:spacing w:line="240" w:lineRule="auto"/>
              <w:ind w:left="105"/>
              <w:rPr>
                <w:sz w:val="24"/>
              </w:rPr>
            </w:pPr>
            <w:r w:rsidRPr="00E13132">
              <w:rPr>
                <w:w w:val="93"/>
                <w:sz w:val="24"/>
              </w:rPr>
              <w:t>1</w:t>
            </w:r>
          </w:p>
        </w:tc>
        <w:tc>
          <w:tcPr>
            <w:tcW w:w="4585" w:type="dxa"/>
          </w:tcPr>
          <w:p w14:paraId="35512044" w14:textId="0A03A1C8" w:rsidR="00EA46DC" w:rsidRPr="00E13132" w:rsidRDefault="006B3533" w:rsidP="00733EEF">
            <w:pPr>
              <w:pStyle w:val="TableParagraph"/>
              <w:spacing w:line="240" w:lineRule="auto"/>
              <w:ind w:left="107"/>
              <w:rPr>
                <w:sz w:val="24"/>
              </w:rPr>
            </w:pPr>
            <w:r w:rsidRPr="00E13132">
              <w:rPr>
                <w:w w:val="95"/>
                <w:sz w:val="24"/>
              </w:rPr>
              <w:t>Kuisioner disebar</w:t>
            </w:r>
          </w:p>
        </w:tc>
        <w:tc>
          <w:tcPr>
            <w:tcW w:w="1188" w:type="dxa"/>
          </w:tcPr>
          <w:p w14:paraId="044FA8E6" w14:textId="77777777" w:rsidR="00EA46DC" w:rsidRPr="00E13132" w:rsidRDefault="006B3533" w:rsidP="00733EEF">
            <w:pPr>
              <w:pStyle w:val="TableParagraph"/>
              <w:spacing w:line="240" w:lineRule="auto"/>
              <w:ind w:right="53"/>
              <w:jc w:val="right"/>
              <w:rPr>
                <w:sz w:val="24"/>
              </w:rPr>
            </w:pPr>
            <w:r w:rsidRPr="00E13132">
              <w:rPr>
                <w:sz w:val="24"/>
              </w:rPr>
              <w:t>78</w:t>
            </w:r>
          </w:p>
        </w:tc>
      </w:tr>
      <w:tr w:rsidR="00EA46DC" w:rsidRPr="00E13132" w14:paraId="475195C9" w14:textId="77777777">
        <w:trPr>
          <w:trHeight w:val="472"/>
        </w:trPr>
        <w:tc>
          <w:tcPr>
            <w:tcW w:w="677" w:type="dxa"/>
          </w:tcPr>
          <w:p w14:paraId="03F1F96C" w14:textId="77777777" w:rsidR="00EA46DC" w:rsidRPr="00E13132" w:rsidRDefault="006B3533" w:rsidP="00733EEF">
            <w:pPr>
              <w:pStyle w:val="TableParagraph"/>
              <w:spacing w:line="240" w:lineRule="auto"/>
              <w:ind w:left="105"/>
              <w:rPr>
                <w:sz w:val="24"/>
              </w:rPr>
            </w:pPr>
            <w:r w:rsidRPr="00E13132">
              <w:rPr>
                <w:w w:val="93"/>
                <w:sz w:val="24"/>
              </w:rPr>
              <w:t>2</w:t>
            </w:r>
          </w:p>
        </w:tc>
        <w:tc>
          <w:tcPr>
            <w:tcW w:w="4585" w:type="dxa"/>
          </w:tcPr>
          <w:p w14:paraId="74FA43ED" w14:textId="26776A91" w:rsidR="00EA46DC" w:rsidRPr="00E13132" w:rsidRDefault="006B3533" w:rsidP="00733EEF">
            <w:pPr>
              <w:pStyle w:val="TableParagraph"/>
              <w:spacing w:line="240" w:lineRule="auto"/>
              <w:ind w:left="107"/>
              <w:rPr>
                <w:sz w:val="24"/>
              </w:rPr>
            </w:pPr>
            <w:r w:rsidRPr="00E13132">
              <w:rPr>
                <w:w w:val="95"/>
                <w:sz w:val="24"/>
              </w:rPr>
              <w:t>Kuisioner Kembali</w:t>
            </w:r>
          </w:p>
        </w:tc>
        <w:tc>
          <w:tcPr>
            <w:tcW w:w="1188" w:type="dxa"/>
          </w:tcPr>
          <w:p w14:paraId="400CD4EE" w14:textId="77777777" w:rsidR="00EA46DC" w:rsidRPr="00E13132" w:rsidRDefault="006B3533" w:rsidP="00733EEF">
            <w:pPr>
              <w:pStyle w:val="TableParagraph"/>
              <w:spacing w:line="240" w:lineRule="auto"/>
              <w:ind w:right="53"/>
              <w:jc w:val="right"/>
              <w:rPr>
                <w:sz w:val="24"/>
              </w:rPr>
            </w:pPr>
            <w:r w:rsidRPr="00E13132">
              <w:rPr>
                <w:sz w:val="24"/>
              </w:rPr>
              <w:t>78</w:t>
            </w:r>
          </w:p>
        </w:tc>
      </w:tr>
      <w:tr w:rsidR="00EA46DC" w:rsidRPr="00E13132" w14:paraId="38F2FEFB" w14:textId="77777777">
        <w:trPr>
          <w:trHeight w:val="472"/>
        </w:trPr>
        <w:tc>
          <w:tcPr>
            <w:tcW w:w="677" w:type="dxa"/>
          </w:tcPr>
          <w:p w14:paraId="1FEC2C5E" w14:textId="77777777" w:rsidR="00EA46DC" w:rsidRPr="00E13132" w:rsidRDefault="006B3533" w:rsidP="00733EEF">
            <w:pPr>
              <w:pStyle w:val="TableParagraph"/>
              <w:spacing w:line="240" w:lineRule="auto"/>
              <w:ind w:left="105"/>
              <w:rPr>
                <w:sz w:val="24"/>
              </w:rPr>
            </w:pPr>
            <w:r w:rsidRPr="00E13132">
              <w:rPr>
                <w:w w:val="93"/>
                <w:sz w:val="24"/>
              </w:rPr>
              <w:t>3</w:t>
            </w:r>
          </w:p>
        </w:tc>
        <w:tc>
          <w:tcPr>
            <w:tcW w:w="4585" w:type="dxa"/>
          </w:tcPr>
          <w:p w14:paraId="426EDEA7" w14:textId="77777777" w:rsidR="00EA46DC" w:rsidRPr="00E13132" w:rsidRDefault="006B3533" w:rsidP="00733EEF">
            <w:pPr>
              <w:pStyle w:val="TableParagraph"/>
              <w:spacing w:line="240" w:lineRule="auto"/>
              <w:ind w:left="107"/>
              <w:rPr>
                <w:sz w:val="24"/>
              </w:rPr>
            </w:pPr>
            <w:r w:rsidRPr="00E13132">
              <w:rPr>
                <w:w w:val="95"/>
                <w:sz w:val="24"/>
              </w:rPr>
              <w:t>Kuisioner Terisi</w:t>
            </w:r>
          </w:p>
        </w:tc>
        <w:tc>
          <w:tcPr>
            <w:tcW w:w="1188" w:type="dxa"/>
          </w:tcPr>
          <w:p w14:paraId="3260719A" w14:textId="77777777" w:rsidR="00EA46DC" w:rsidRPr="00E13132" w:rsidRDefault="006B3533" w:rsidP="00733EEF">
            <w:pPr>
              <w:pStyle w:val="TableParagraph"/>
              <w:spacing w:line="240" w:lineRule="auto"/>
              <w:ind w:right="53"/>
              <w:jc w:val="right"/>
              <w:rPr>
                <w:sz w:val="24"/>
              </w:rPr>
            </w:pPr>
            <w:r w:rsidRPr="00E13132">
              <w:rPr>
                <w:sz w:val="24"/>
              </w:rPr>
              <w:t>78</w:t>
            </w:r>
          </w:p>
        </w:tc>
      </w:tr>
      <w:tr w:rsidR="00EA46DC" w:rsidRPr="00E13132" w14:paraId="6A690875" w14:textId="77777777">
        <w:trPr>
          <w:trHeight w:val="453"/>
        </w:trPr>
        <w:tc>
          <w:tcPr>
            <w:tcW w:w="677" w:type="dxa"/>
          </w:tcPr>
          <w:p w14:paraId="5D2CBB73" w14:textId="77777777" w:rsidR="00EA46DC" w:rsidRPr="00E13132" w:rsidRDefault="006B3533" w:rsidP="00733EEF">
            <w:pPr>
              <w:pStyle w:val="TableParagraph"/>
              <w:spacing w:line="240" w:lineRule="auto"/>
              <w:ind w:left="105"/>
              <w:rPr>
                <w:sz w:val="24"/>
              </w:rPr>
            </w:pPr>
            <w:r w:rsidRPr="00E13132">
              <w:rPr>
                <w:w w:val="93"/>
                <w:sz w:val="24"/>
              </w:rPr>
              <w:t>4</w:t>
            </w:r>
          </w:p>
        </w:tc>
        <w:tc>
          <w:tcPr>
            <w:tcW w:w="4585" w:type="dxa"/>
          </w:tcPr>
          <w:p w14:paraId="18200392" w14:textId="73585D9B" w:rsidR="00EA46DC" w:rsidRPr="00E13132" w:rsidRDefault="006B3533" w:rsidP="00733EEF">
            <w:pPr>
              <w:pStyle w:val="TableParagraph"/>
              <w:spacing w:line="240" w:lineRule="auto"/>
              <w:ind w:left="107"/>
              <w:rPr>
                <w:sz w:val="24"/>
              </w:rPr>
            </w:pPr>
            <w:r w:rsidRPr="00E13132">
              <w:rPr>
                <w:w w:val="95"/>
                <w:sz w:val="24"/>
              </w:rPr>
              <w:t>Presentase Kuisioner disebar</w:t>
            </w:r>
          </w:p>
        </w:tc>
        <w:tc>
          <w:tcPr>
            <w:tcW w:w="1188" w:type="dxa"/>
          </w:tcPr>
          <w:p w14:paraId="1F35B4E2" w14:textId="77777777" w:rsidR="00EA46DC" w:rsidRPr="00E13132" w:rsidRDefault="006B3533" w:rsidP="00733EEF">
            <w:pPr>
              <w:pStyle w:val="TableParagraph"/>
              <w:spacing w:line="240" w:lineRule="auto"/>
              <w:ind w:right="52"/>
              <w:jc w:val="right"/>
              <w:rPr>
                <w:sz w:val="24"/>
              </w:rPr>
            </w:pPr>
            <w:r w:rsidRPr="00E13132">
              <w:rPr>
                <w:sz w:val="24"/>
              </w:rPr>
              <w:t>100%</w:t>
            </w:r>
          </w:p>
        </w:tc>
      </w:tr>
      <w:tr w:rsidR="00EA46DC" w:rsidRPr="00E13132" w14:paraId="1DA75984" w14:textId="77777777">
        <w:trPr>
          <w:trHeight w:val="472"/>
        </w:trPr>
        <w:tc>
          <w:tcPr>
            <w:tcW w:w="677" w:type="dxa"/>
          </w:tcPr>
          <w:p w14:paraId="5A765FD9" w14:textId="77777777" w:rsidR="00EA46DC" w:rsidRPr="00E13132" w:rsidRDefault="006B3533" w:rsidP="00733EEF">
            <w:pPr>
              <w:pStyle w:val="TableParagraph"/>
              <w:spacing w:line="240" w:lineRule="auto"/>
              <w:ind w:left="105"/>
              <w:rPr>
                <w:sz w:val="24"/>
              </w:rPr>
            </w:pPr>
            <w:r w:rsidRPr="00E13132">
              <w:rPr>
                <w:w w:val="93"/>
                <w:sz w:val="24"/>
              </w:rPr>
              <w:t>5</w:t>
            </w:r>
          </w:p>
        </w:tc>
        <w:tc>
          <w:tcPr>
            <w:tcW w:w="4585" w:type="dxa"/>
          </w:tcPr>
          <w:p w14:paraId="0A47DE87" w14:textId="77777777" w:rsidR="00EA46DC" w:rsidRPr="00E13132" w:rsidRDefault="006B3533" w:rsidP="00733EEF">
            <w:pPr>
              <w:pStyle w:val="TableParagraph"/>
              <w:spacing w:line="240" w:lineRule="auto"/>
              <w:ind w:left="107"/>
              <w:rPr>
                <w:sz w:val="24"/>
              </w:rPr>
            </w:pPr>
            <w:r w:rsidRPr="00E13132">
              <w:rPr>
                <w:w w:val="95"/>
                <w:sz w:val="24"/>
              </w:rPr>
              <w:t>Presentasi kuesiner kembali</w:t>
            </w:r>
          </w:p>
        </w:tc>
        <w:tc>
          <w:tcPr>
            <w:tcW w:w="1188" w:type="dxa"/>
          </w:tcPr>
          <w:p w14:paraId="02309A98" w14:textId="77777777" w:rsidR="00EA46DC" w:rsidRPr="00E13132" w:rsidRDefault="006B3533" w:rsidP="00733EEF">
            <w:pPr>
              <w:pStyle w:val="TableParagraph"/>
              <w:spacing w:line="240" w:lineRule="auto"/>
              <w:ind w:right="52"/>
              <w:jc w:val="right"/>
              <w:rPr>
                <w:sz w:val="24"/>
              </w:rPr>
            </w:pPr>
            <w:r w:rsidRPr="00E13132">
              <w:rPr>
                <w:sz w:val="24"/>
              </w:rPr>
              <w:t>100%</w:t>
            </w:r>
          </w:p>
        </w:tc>
      </w:tr>
    </w:tbl>
    <w:p w14:paraId="3821DB72" w14:textId="08FCC1E6" w:rsidR="00EA46DC" w:rsidRDefault="00E74A00" w:rsidP="00733EEF">
      <w:pPr>
        <w:pStyle w:val="BodyText"/>
      </w:pPr>
      <w:r>
        <w:rPr>
          <w:sz w:val="32"/>
        </w:rPr>
        <w:tab/>
      </w:r>
      <w:r>
        <w:rPr>
          <w:sz w:val="32"/>
        </w:rPr>
        <w:tab/>
      </w:r>
      <w:r w:rsidRPr="00E74A00">
        <w:t>Sumber: Data Diolah</w:t>
      </w:r>
    </w:p>
    <w:p w14:paraId="491CA46C" w14:textId="77777777" w:rsidR="00E74A00" w:rsidRPr="00E74A00" w:rsidRDefault="00E74A00" w:rsidP="00733EEF">
      <w:pPr>
        <w:pStyle w:val="BodyText"/>
      </w:pPr>
    </w:p>
    <w:p w14:paraId="05EC81A1" w14:textId="03AABEAF" w:rsidR="00EA46DC" w:rsidRPr="00E13132" w:rsidRDefault="006B3533" w:rsidP="00733EEF">
      <w:pPr>
        <w:pStyle w:val="BodyText"/>
        <w:ind w:left="318" w:right="257" w:firstLine="566"/>
        <w:jc w:val="both"/>
      </w:pPr>
      <w:r w:rsidRPr="00E13132">
        <w:t xml:space="preserve">Kuisioner yang disebar ke responden dengan menggunakan aplikasi </w:t>
      </w:r>
      <w:r w:rsidRPr="00E13132">
        <w:rPr>
          <w:b/>
          <w:i/>
          <w:sz w:val="25"/>
        </w:rPr>
        <w:t xml:space="preserve">Google Forms </w:t>
      </w:r>
      <w:r w:rsidRPr="00E13132">
        <w:rPr>
          <w:w w:val="95"/>
        </w:rPr>
        <w:t xml:space="preserve">memberikan hasil survei jawaban responden setiap variabel lebih cepat berdasarkan hasil jawaban </w:t>
      </w:r>
      <w:r w:rsidRPr="00E13132">
        <w:t>responden dengan menggunakan aplikasi ini seperti pada Gambar 9 berikut.</w:t>
      </w:r>
    </w:p>
    <w:p w14:paraId="3D8D8EC7" w14:textId="28CDE043" w:rsidR="00EA46DC" w:rsidRPr="00E13132" w:rsidRDefault="00E74A00" w:rsidP="00733EEF">
      <w:pPr>
        <w:jc w:val="both"/>
      </w:pPr>
      <w:r w:rsidRPr="00E13132">
        <w:rPr>
          <w:noProof/>
          <w:sz w:val="20"/>
        </w:rPr>
        <w:drawing>
          <wp:anchor distT="0" distB="0" distL="114300" distR="114300" simplePos="0" relativeHeight="251659264" behindDoc="0" locked="0" layoutInCell="1" allowOverlap="1" wp14:anchorId="2B9D05F2" wp14:editId="2B7E4EA1">
            <wp:simplePos x="0" y="0"/>
            <wp:positionH relativeFrom="margin">
              <wp:posOffset>1341120</wp:posOffset>
            </wp:positionH>
            <wp:positionV relativeFrom="margin">
              <wp:posOffset>3095758</wp:posOffset>
            </wp:positionV>
            <wp:extent cx="3326765" cy="1762125"/>
            <wp:effectExtent l="0" t="0" r="6985" b="9525"/>
            <wp:wrapSquare wrapText="bothSides"/>
            <wp:docPr id="21"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2.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26765" cy="1762125"/>
                    </a:xfrm>
                    <a:prstGeom prst="rect">
                      <a:avLst/>
                    </a:prstGeom>
                  </pic:spPr>
                </pic:pic>
              </a:graphicData>
            </a:graphic>
            <wp14:sizeRelV relativeFrom="margin">
              <wp14:pctHeight>0</wp14:pctHeight>
            </wp14:sizeRelV>
          </wp:anchor>
        </w:drawing>
      </w:r>
    </w:p>
    <w:p w14:paraId="18E68F13" w14:textId="3FC5F828" w:rsidR="000C30A3" w:rsidRPr="00E13132" w:rsidRDefault="000C30A3" w:rsidP="00733EEF">
      <w:pPr>
        <w:jc w:val="both"/>
      </w:pPr>
    </w:p>
    <w:p w14:paraId="3780D71D" w14:textId="2F58AB56" w:rsidR="000C30A3" w:rsidRPr="00E13132" w:rsidRDefault="000C30A3" w:rsidP="00733EEF">
      <w:pPr>
        <w:jc w:val="both"/>
      </w:pPr>
    </w:p>
    <w:p w14:paraId="184B7D54" w14:textId="249DB61B" w:rsidR="000C30A3" w:rsidRPr="00E13132" w:rsidRDefault="000C30A3" w:rsidP="00733EEF">
      <w:pPr>
        <w:jc w:val="both"/>
      </w:pPr>
    </w:p>
    <w:p w14:paraId="465085BD" w14:textId="10603878" w:rsidR="000C30A3" w:rsidRPr="00E13132" w:rsidRDefault="000C30A3" w:rsidP="00733EEF">
      <w:pPr>
        <w:jc w:val="both"/>
      </w:pPr>
    </w:p>
    <w:p w14:paraId="770F344A" w14:textId="77777777" w:rsidR="000C30A3" w:rsidRPr="00E13132" w:rsidRDefault="000C30A3" w:rsidP="00733EEF">
      <w:pPr>
        <w:jc w:val="both"/>
      </w:pPr>
    </w:p>
    <w:p w14:paraId="07DBBDBE" w14:textId="12D52D4A" w:rsidR="000C30A3" w:rsidRPr="00E13132" w:rsidRDefault="000C30A3" w:rsidP="00733EEF">
      <w:pPr>
        <w:jc w:val="both"/>
      </w:pPr>
    </w:p>
    <w:p w14:paraId="7D011470" w14:textId="29C5E3FD" w:rsidR="000C30A3" w:rsidRPr="00E13132" w:rsidRDefault="000C30A3" w:rsidP="00733EEF">
      <w:pPr>
        <w:jc w:val="both"/>
      </w:pPr>
    </w:p>
    <w:p w14:paraId="3E44B8E3" w14:textId="77777777" w:rsidR="000C30A3" w:rsidRPr="00E13132" w:rsidRDefault="000C30A3" w:rsidP="00733EEF">
      <w:pPr>
        <w:jc w:val="both"/>
      </w:pPr>
    </w:p>
    <w:p w14:paraId="59A8AB72" w14:textId="77777777" w:rsidR="000C30A3" w:rsidRPr="00E13132" w:rsidRDefault="000C30A3" w:rsidP="00733EEF">
      <w:pPr>
        <w:jc w:val="both"/>
      </w:pPr>
    </w:p>
    <w:p w14:paraId="66996B3B" w14:textId="77777777" w:rsidR="000C30A3" w:rsidRPr="00E13132" w:rsidRDefault="000C30A3" w:rsidP="00733EEF">
      <w:pPr>
        <w:jc w:val="both"/>
      </w:pPr>
    </w:p>
    <w:p w14:paraId="15CAAC47" w14:textId="77777777" w:rsidR="00750165" w:rsidRPr="00E13132" w:rsidRDefault="00750165" w:rsidP="00750165">
      <w:pPr>
        <w:jc w:val="both"/>
        <w:rPr>
          <w:w w:val="95"/>
        </w:rPr>
      </w:pPr>
    </w:p>
    <w:p w14:paraId="507A8752" w14:textId="77777777" w:rsidR="00A80DAB" w:rsidRPr="00E13132" w:rsidRDefault="00A40F25" w:rsidP="00A40F25">
      <w:pPr>
        <w:ind w:left="2880"/>
        <w:jc w:val="both"/>
        <w:rPr>
          <w:w w:val="95"/>
        </w:rPr>
      </w:pPr>
      <w:r w:rsidRPr="00E13132">
        <w:rPr>
          <w:w w:val="95"/>
        </w:rPr>
        <w:t xml:space="preserve">    </w:t>
      </w:r>
    </w:p>
    <w:p w14:paraId="2AD28F2B" w14:textId="1F71168B" w:rsidR="00750165" w:rsidRPr="00E13132" w:rsidRDefault="000C30A3" w:rsidP="00A40F25">
      <w:pPr>
        <w:ind w:left="2880"/>
        <w:jc w:val="both"/>
        <w:rPr>
          <w:w w:val="95"/>
        </w:rPr>
      </w:pPr>
      <w:r w:rsidRPr="00E13132">
        <w:rPr>
          <w:w w:val="95"/>
        </w:rPr>
        <w:t>Gambar 9 Tampilan Hasil Kuisioner Alista</w:t>
      </w:r>
    </w:p>
    <w:p w14:paraId="771FF5A8" w14:textId="77777777" w:rsidR="00750165" w:rsidRPr="00E13132" w:rsidRDefault="00750165" w:rsidP="00750165">
      <w:pPr>
        <w:ind w:left="2160" w:firstLine="720"/>
        <w:jc w:val="both"/>
        <w:rPr>
          <w:w w:val="95"/>
        </w:rPr>
      </w:pPr>
    </w:p>
    <w:p w14:paraId="5B315D6F" w14:textId="7E7B62FD" w:rsidR="00EA46DC" w:rsidRPr="00E13132" w:rsidRDefault="006B3533" w:rsidP="00750165">
      <w:pPr>
        <w:ind w:left="284" w:firstLine="436"/>
        <w:jc w:val="both"/>
      </w:pPr>
      <w:r w:rsidRPr="00E13132">
        <w:t>Tahapan uji TAM yaitu menguji masing-masing item pernyataan dengan membuat prosentase jawaban responden. Adapun hasil rekap jawaban responden dalam Tabel 2.</w:t>
      </w:r>
    </w:p>
    <w:p w14:paraId="5ABD8A2C" w14:textId="77777777" w:rsidR="00A40F25" w:rsidRPr="00E13132" w:rsidRDefault="00A40F25" w:rsidP="00750165">
      <w:pPr>
        <w:ind w:left="284" w:firstLine="436"/>
        <w:jc w:val="both"/>
      </w:pPr>
    </w:p>
    <w:p w14:paraId="0FDA4D7C" w14:textId="77777777" w:rsidR="00EA46DC" w:rsidRPr="00E13132" w:rsidRDefault="006B3533" w:rsidP="00A40F25">
      <w:pPr>
        <w:pStyle w:val="BodyText"/>
        <w:ind w:left="1758" w:firstLine="402"/>
        <w:jc w:val="both"/>
      </w:pPr>
      <w:r w:rsidRPr="00E13132">
        <w:rPr>
          <w:w w:val="95"/>
        </w:rPr>
        <w:t>Tabel 2 Rekap data dari masing-masing variabel.</w:t>
      </w:r>
    </w:p>
    <w:p w14:paraId="44DB3F93" w14:textId="77777777" w:rsidR="00EA46DC" w:rsidRPr="00E13132" w:rsidRDefault="00EA46DC" w:rsidP="00733EEF">
      <w:pPr>
        <w:pStyle w:val="BodyText"/>
        <w:rPr>
          <w:sz w:val="18"/>
        </w:rPr>
      </w:pPr>
    </w:p>
    <w:tbl>
      <w:tblPr>
        <w:tblW w:w="0" w:type="auto"/>
        <w:tblInd w:w="2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19"/>
        <w:gridCol w:w="1760"/>
        <w:gridCol w:w="1759"/>
        <w:gridCol w:w="1759"/>
        <w:gridCol w:w="1745"/>
      </w:tblGrid>
      <w:tr w:rsidR="00EA46DC" w:rsidRPr="00E13132" w14:paraId="5CFEAA2F" w14:textId="77777777">
        <w:trPr>
          <w:trHeight w:val="662"/>
        </w:trPr>
        <w:tc>
          <w:tcPr>
            <w:tcW w:w="1219" w:type="dxa"/>
          </w:tcPr>
          <w:p w14:paraId="2A22C6B7" w14:textId="77777777" w:rsidR="00EA46DC" w:rsidRPr="00E13132" w:rsidRDefault="006B3533" w:rsidP="00733EEF">
            <w:pPr>
              <w:pStyle w:val="TableParagraph"/>
              <w:spacing w:line="240" w:lineRule="auto"/>
              <w:ind w:left="251"/>
              <w:rPr>
                <w:sz w:val="24"/>
              </w:rPr>
            </w:pPr>
            <w:r w:rsidRPr="00E13132">
              <w:rPr>
                <w:sz w:val="24"/>
              </w:rPr>
              <w:t>Variabel</w:t>
            </w:r>
          </w:p>
        </w:tc>
        <w:tc>
          <w:tcPr>
            <w:tcW w:w="1760" w:type="dxa"/>
          </w:tcPr>
          <w:p w14:paraId="132E2BEE" w14:textId="77777777" w:rsidR="00EA46DC" w:rsidRPr="00E13132" w:rsidRDefault="006B3533" w:rsidP="00733EEF">
            <w:pPr>
              <w:pStyle w:val="TableParagraph"/>
              <w:spacing w:line="240" w:lineRule="auto"/>
              <w:ind w:left="619" w:right="273" w:hanging="272"/>
              <w:rPr>
                <w:sz w:val="24"/>
              </w:rPr>
            </w:pPr>
            <w:r w:rsidRPr="00E13132">
              <w:rPr>
                <w:w w:val="95"/>
                <w:sz w:val="24"/>
              </w:rPr>
              <w:t xml:space="preserve">Nilai Sangat </w:t>
            </w:r>
            <w:r w:rsidRPr="00E13132">
              <w:rPr>
                <w:sz w:val="24"/>
              </w:rPr>
              <w:t>Setuju</w:t>
            </w:r>
          </w:p>
        </w:tc>
        <w:tc>
          <w:tcPr>
            <w:tcW w:w="1759" w:type="dxa"/>
          </w:tcPr>
          <w:p w14:paraId="6D580DF1" w14:textId="77777777" w:rsidR="00EA46DC" w:rsidRPr="00E13132" w:rsidRDefault="006B3533" w:rsidP="00733EEF">
            <w:pPr>
              <w:pStyle w:val="TableParagraph"/>
              <w:spacing w:line="240" w:lineRule="auto"/>
              <w:ind w:left="366"/>
              <w:rPr>
                <w:sz w:val="24"/>
              </w:rPr>
            </w:pPr>
            <w:r w:rsidRPr="00E13132">
              <w:rPr>
                <w:w w:val="95"/>
                <w:sz w:val="24"/>
              </w:rPr>
              <w:t>Nilai Setuju</w:t>
            </w:r>
          </w:p>
        </w:tc>
        <w:tc>
          <w:tcPr>
            <w:tcW w:w="1759" w:type="dxa"/>
          </w:tcPr>
          <w:p w14:paraId="661BD780" w14:textId="77777777" w:rsidR="00EA46DC" w:rsidRPr="00E13132" w:rsidRDefault="006B3533" w:rsidP="00733EEF">
            <w:pPr>
              <w:pStyle w:val="TableParagraph"/>
              <w:spacing w:line="240" w:lineRule="auto"/>
              <w:ind w:right="38"/>
              <w:jc w:val="right"/>
              <w:rPr>
                <w:sz w:val="24"/>
              </w:rPr>
            </w:pPr>
            <w:r w:rsidRPr="00E13132">
              <w:rPr>
                <w:w w:val="95"/>
                <w:sz w:val="24"/>
              </w:rPr>
              <w:t>Nilai tidak Setuju</w:t>
            </w:r>
          </w:p>
        </w:tc>
        <w:tc>
          <w:tcPr>
            <w:tcW w:w="1745" w:type="dxa"/>
          </w:tcPr>
          <w:p w14:paraId="55273A91" w14:textId="77777777" w:rsidR="00EA46DC" w:rsidRPr="00E13132" w:rsidRDefault="006B3533" w:rsidP="00733EEF">
            <w:pPr>
              <w:pStyle w:val="TableParagraph"/>
              <w:spacing w:line="240" w:lineRule="auto"/>
              <w:ind w:left="317" w:right="240" w:firstLine="24"/>
              <w:rPr>
                <w:sz w:val="24"/>
              </w:rPr>
            </w:pPr>
            <w:r w:rsidRPr="00E13132">
              <w:rPr>
                <w:w w:val="95"/>
                <w:sz w:val="24"/>
              </w:rPr>
              <w:t>Nilai Sangat Tidak Setuju</w:t>
            </w:r>
          </w:p>
        </w:tc>
      </w:tr>
      <w:tr w:rsidR="00EA46DC" w:rsidRPr="00E13132" w14:paraId="698952B4" w14:textId="77777777">
        <w:trPr>
          <w:trHeight w:val="388"/>
        </w:trPr>
        <w:tc>
          <w:tcPr>
            <w:tcW w:w="1219" w:type="dxa"/>
          </w:tcPr>
          <w:p w14:paraId="30D3C14A" w14:textId="77777777" w:rsidR="00EA46DC" w:rsidRPr="00E13132" w:rsidRDefault="006B3533" w:rsidP="00733EEF">
            <w:pPr>
              <w:pStyle w:val="TableParagraph"/>
              <w:spacing w:line="240" w:lineRule="auto"/>
              <w:ind w:left="107"/>
              <w:rPr>
                <w:sz w:val="24"/>
              </w:rPr>
            </w:pPr>
            <w:r w:rsidRPr="00E13132">
              <w:rPr>
                <w:sz w:val="24"/>
              </w:rPr>
              <w:t>X1</w:t>
            </w:r>
          </w:p>
        </w:tc>
        <w:tc>
          <w:tcPr>
            <w:tcW w:w="1760" w:type="dxa"/>
          </w:tcPr>
          <w:p w14:paraId="46AB0328" w14:textId="77777777" w:rsidR="00EA46DC" w:rsidRPr="00E13132" w:rsidRDefault="006B3533" w:rsidP="00733EEF">
            <w:pPr>
              <w:pStyle w:val="TableParagraph"/>
              <w:spacing w:line="240" w:lineRule="auto"/>
              <w:ind w:right="94"/>
              <w:jc w:val="right"/>
              <w:rPr>
                <w:sz w:val="24"/>
              </w:rPr>
            </w:pPr>
            <w:r w:rsidRPr="00E13132">
              <w:rPr>
                <w:sz w:val="24"/>
              </w:rPr>
              <w:t>43,58974</w:t>
            </w:r>
          </w:p>
        </w:tc>
        <w:tc>
          <w:tcPr>
            <w:tcW w:w="1759" w:type="dxa"/>
          </w:tcPr>
          <w:p w14:paraId="29A4F61E" w14:textId="77777777" w:rsidR="00EA46DC" w:rsidRPr="00E13132" w:rsidRDefault="006B3533" w:rsidP="00733EEF">
            <w:pPr>
              <w:pStyle w:val="TableParagraph"/>
              <w:spacing w:line="240" w:lineRule="auto"/>
              <w:ind w:right="93"/>
              <w:jc w:val="right"/>
              <w:rPr>
                <w:sz w:val="24"/>
              </w:rPr>
            </w:pPr>
            <w:r w:rsidRPr="00E13132">
              <w:rPr>
                <w:sz w:val="24"/>
              </w:rPr>
              <w:t>56,41026</w:t>
            </w:r>
          </w:p>
        </w:tc>
        <w:tc>
          <w:tcPr>
            <w:tcW w:w="1759" w:type="dxa"/>
          </w:tcPr>
          <w:p w14:paraId="3882958C" w14:textId="77777777" w:rsidR="00EA46DC" w:rsidRPr="00E13132" w:rsidRDefault="006B3533" w:rsidP="00733EEF">
            <w:pPr>
              <w:pStyle w:val="TableParagraph"/>
              <w:spacing w:line="240" w:lineRule="auto"/>
              <w:ind w:right="95"/>
              <w:jc w:val="right"/>
              <w:rPr>
                <w:sz w:val="24"/>
              </w:rPr>
            </w:pPr>
            <w:r w:rsidRPr="00E13132">
              <w:rPr>
                <w:w w:val="93"/>
                <w:sz w:val="24"/>
              </w:rPr>
              <w:t>0</w:t>
            </w:r>
          </w:p>
        </w:tc>
        <w:tc>
          <w:tcPr>
            <w:tcW w:w="1745" w:type="dxa"/>
          </w:tcPr>
          <w:p w14:paraId="04AFDBA1" w14:textId="77777777" w:rsidR="00EA46DC" w:rsidRPr="00E13132" w:rsidRDefault="006B3533" w:rsidP="00733EEF">
            <w:pPr>
              <w:pStyle w:val="TableParagraph"/>
              <w:spacing w:line="240" w:lineRule="auto"/>
              <w:ind w:right="95"/>
              <w:jc w:val="right"/>
              <w:rPr>
                <w:sz w:val="24"/>
              </w:rPr>
            </w:pPr>
            <w:r w:rsidRPr="00E13132">
              <w:rPr>
                <w:w w:val="93"/>
                <w:sz w:val="24"/>
              </w:rPr>
              <w:t>0</w:t>
            </w:r>
          </w:p>
        </w:tc>
      </w:tr>
      <w:tr w:rsidR="00EA46DC" w:rsidRPr="00E13132" w14:paraId="046280EE" w14:textId="77777777">
        <w:trPr>
          <w:trHeight w:val="390"/>
        </w:trPr>
        <w:tc>
          <w:tcPr>
            <w:tcW w:w="1219" w:type="dxa"/>
          </w:tcPr>
          <w:p w14:paraId="5436AB77" w14:textId="77777777" w:rsidR="00EA46DC" w:rsidRPr="00E13132" w:rsidRDefault="006B3533" w:rsidP="00733EEF">
            <w:pPr>
              <w:pStyle w:val="TableParagraph"/>
              <w:spacing w:line="240" w:lineRule="auto"/>
              <w:ind w:left="107"/>
              <w:rPr>
                <w:sz w:val="24"/>
              </w:rPr>
            </w:pPr>
            <w:r w:rsidRPr="00E13132">
              <w:rPr>
                <w:sz w:val="24"/>
              </w:rPr>
              <w:t>X2</w:t>
            </w:r>
          </w:p>
        </w:tc>
        <w:tc>
          <w:tcPr>
            <w:tcW w:w="1760" w:type="dxa"/>
          </w:tcPr>
          <w:p w14:paraId="505CD988" w14:textId="77777777" w:rsidR="00EA46DC" w:rsidRPr="00E13132" w:rsidRDefault="006B3533" w:rsidP="00733EEF">
            <w:pPr>
              <w:pStyle w:val="TableParagraph"/>
              <w:spacing w:line="240" w:lineRule="auto"/>
              <w:ind w:right="94"/>
              <w:jc w:val="right"/>
              <w:rPr>
                <w:sz w:val="24"/>
              </w:rPr>
            </w:pPr>
            <w:r w:rsidRPr="00E13132">
              <w:rPr>
                <w:sz w:val="24"/>
              </w:rPr>
              <w:t>42,56410</w:t>
            </w:r>
          </w:p>
        </w:tc>
        <w:tc>
          <w:tcPr>
            <w:tcW w:w="1759" w:type="dxa"/>
          </w:tcPr>
          <w:p w14:paraId="1512266D" w14:textId="77777777" w:rsidR="00EA46DC" w:rsidRPr="00E13132" w:rsidRDefault="006B3533" w:rsidP="00733EEF">
            <w:pPr>
              <w:pStyle w:val="TableParagraph"/>
              <w:spacing w:line="240" w:lineRule="auto"/>
              <w:ind w:right="93"/>
              <w:jc w:val="right"/>
              <w:rPr>
                <w:sz w:val="24"/>
              </w:rPr>
            </w:pPr>
            <w:r w:rsidRPr="00E13132">
              <w:rPr>
                <w:sz w:val="24"/>
              </w:rPr>
              <w:t>55,12821</w:t>
            </w:r>
          </w:p>
        </w:tc>
        <w:tc>
          <w:tcPr>
            <w:tcW w:w="1759" w:type="dxa"/>
          </w:tcPr>
          <w:p w14:paraId="7458EC46" w14:textId="77777777" w:rsidR="00EA46DC" w:rsidRPr="00E13132" w:rsidRDefault="006B3533" w:rsidP="00733EEF">
            <w:pPr>
              <w:pStyle w:val="TableParagraph"/>
              <w:spacing w:line="240" w:lineRule="auto"/>
              <w:ind w:right="93"/>
              <w:jc w:val="right"/>
              <w:rPr>
                <w:sz w:val="24"/>
              </w:rPr>
            </w:pPr>
            <w:r w:rsidRPr="00E13132">
              <w:rPr>
                <w:sz w:val="24"/>
              </w:rPr>
              <w:t>2,307692</w:t>
            </w:r>
          </w:p>
        </w:tc>
        <w:tc>
          <w:tcPr>
            <w:tcW w:w="1745" w:type="dxa"/>
          </w:tcPr>
          <w:p w14:paraId="126D40FA" w14:textId="77777777" w:rsidR="00EA46DC" w:rsidRPr="00E13132" w:rsidRDefault="006B3533" w:rsidP="00733EEF">
            <w:pPr>
              <w:pStyle w:val="TableParagraph"/>
              <w:spacing w:line="240" w:lineRule="auto"/>
              <w:ind w:right="95"/>
              <w:jc w:val="right"/>
              <w:rPr>
                <w:sz w:val="24"/>
              </w:rPr>
            </w:pPr>
            <w:r w:rsidRPr="00E13132">
              <w:rPr>
                <w:w w:val="93"/>
                <w:sz w:val="24"/>
              </w:rPr>
              <w:t>0</w:t>
            </w:r>
          </w:p>
        </w:tc>
      </w:tr>
      <w:tr w:rsidR="00EA46DC" w:rsidRPr="00E13132" w14:paraId="0BC3D851" w14:textId="77777777">
        <w:trPr>
          <w:trHeight w:val="390"/>
        </w:trPr>
        <w:tc>
          <w:tcPr>
            <w:tcW w:w="1219" w:type="dxa"/>
          </w:tcPr>
          <w:p w14:paraId="51F8D039" w14:textId="77777777" w:rsidR="00EA46DC" w:rsidRPr="00E13132" w:rsidRDefault="006B3533" w:rsidP="00733EEF">
            <w:pPr>
              <w:pStyle w:val="TableParagraph"/>
              <w:spacing w:line="240" w:lineRule="auto"/>
              <w:ind w:left="107"/>
              <w:rPr>
                <w:sz w:val="24"/>
              </w:rPr>
            </w:pPr>
            <w:r w:rsidRPr="00E13132">
              <w:rPr>
                <w:sz w:val="24"/>
              </w:rPr>
              <w:t>X3</w:t>
            </w:r>
          </w:p>
        </w:tc>
        <w:tc>
          <w:tcPr>
            <w:tcW w:w="1760" w:type="dxa"/>
          </w:tcPr>
          <w:p w14:paraId="51590986" w14:textId="77777777" w:rsidR="00EA46DC" w:rsidRPr="00E13132" w:rsidRDefault="006B3533" w:rsidP="00733EEF">
            <w:pPr>
              <w:pStyle w:val="TableParagraph"/>
              <w:spacing w:line="240" w:lineRule="auto"/>
              <w:ind w:right="94"/>
              <w:jc w:val="right"/>
              <w:rPr>
                <w:sz w:val="24"/>
              </w:rPr>
            </w:pPr>
            <w:r w:rsidRPr="00E13132">
              <w:rPr>
                <w:sz w:val="24"/>
              </w:rPr>
              <w:t>44,35897</w:t>
            </w:r>
          </w:p>
        </w:tc>
        <w:tc>
          <w:tcPr>
            <w:tcW w:w="1759" w:type="dxa"/>
          </w:tcPr>
          <w:p w14:paraId="5FCF4C51" w14:textId="77777777" w:rsidR="00EA46DC" w:rsidRPr="00E13132" w:rsidRDefault="006B3533" w:rsidP="00733EEF">
            <w:pPr>
              <w:pStyle w:val="TableParagraph"/>
              <w:spacing w:line="240" w:lineRule="auto"/>
              <w:ind w:right="93"/>
              <w:jc w:val="right"/>
              <w:rPr>
                <w:sz w:val="24"/>
              </w:rPr>
            </w:pPr>
            <w:r w:rsidRPr="00E13132">
              <w:rPr>
                <w:sz w:val="24"/>
              </w:rPr>
              <w:t>54,35897</w:t>
            </w:r>
          </w:p>
        </w:tc>
        <w:tc>
          <w:tcPr>
            <w:tcW w:w="1759" w:type="dxa"/>
          </w:tcPr>
          <w:p w14:paraId="2EAFBC2F" w14:textId="77777777" w:rsidR="00EA46DC" w:rsidRPr="00E13132" w:rsidRDefault="006B3533" w:rsidP="00733EEF">
            <w:pPr>
              <w:pStyle w:val="TableParagraph"/>
              <w:spacing w:line="240" w:lineRule="auto"/>
              <w:ind w:right="93"/>
              <w:jc w:val="right"/>
              <w:rPr>
                <w:sz w:val="24"/>
              </w:rPr>
            </w:pPr>
            <w:r w:rsidRPr="00E13132">
              <w:rPr>
                <w:sz w:val="24"/>
              </w:rPr>
              <w:t>1,282051</w:t>
            </w:r>
          </w:p>
        </w:tc>
        <w:tc>
          <w:tcPr>
            <w:tcW w:w="1745" w:type="dxa"/>
          </w:tcPr>
          <w:p w14:paraId="26D31B1C" w14:textId="77777777" w:rsidR="00EA46DC" w:rsidRPr="00E13132" w:rsidRDefault="006B3533" w:rsidP="00733EEF">
            <w:pPr>
              <w:pStyle w:val="TableParagraph"/>
              <w:spacing w:line="240" w:lineRule="auto"/>
              <w:ind w:right="95"/>
              <w:jc w:val="right"/>
              <w:rPr>
                <w:sz w:val="24"/>
              </w:rPr>
            </w:pPr>
            <w:r w:rsidRPr="00E13132">
              <w:rPr>
                <w:w w:val="93"/>
                <w:sz w:val="24"/>
              </w:rPr>
              <w:t>0</w:t>
            </w:r>
          </w:p>
        </w:tc>
      </w:tr>
      <w:tr w:rsidR="00EA46DC" w:rsidRPr="00E13132" w14:paraId="54D6262E" w14:textId="77777777">
        <w:trPr>
          <w:trHeight w:val="388"/>
        </w:trPr>
        <w:tc>
          <w:tcPr>
            <w:tcW w:w="1219" w:type="dxa"/>
          </w:tcPr>
          <w:p w14:paraId="734E586A" w14:textId="77777777" w:rsidR="00EA46DC" w:rsidRPr="00E13132" w:rsidRDefault="006B3533" w:rsidP="00733EEF">
            <w:pPr>
              <w:pStyle w:val="TableParagraph"/>
              <w:spacing w:line="240" w:lineRule="auto"/>
              <w:ind w:left="107"/>
              <w:rPr>
                <w:sz w:val="24"/>
              </w:rPr>
            </w:pPr>
            <w:r w:rsidRPr="00E13132">
              <w:rPr>
                <w:sz w:val="24"/>
              </w:rPr>
              <w:t>X4</w:t>
            </w:r>
          </w:p>
        </w:tc>
        <w:tc>
          <w:tcPr>
            <w:tcW w:w="1760" w:type="dxa"/>
          </w:tcPr>
          <w:p w14:paraId="1FA2D52B" w14:textId="77777777" w:rsidR="00EA46DC" w:rsidRPr="00E13132" w:rsidRDefault="006B3533" w:rsidP="00733EEF">
            <w:pPr>
              <w:pStyle w:val="TableParagraph"/>
              <w:spacing w:line="240" w:lineRule="auto"/>
              <w:ind w:right="94"/>
              <w:jc w:val="right"/>
              <w:rPr>
                <w:sz w:val="24"/>
              </w:rPr>
            </w:pPr>
            <w:r w:rsidRPr="00E13132">
              <w:rPr>
                <w:sz w:val="24"/>
              </w:rPr>
              <w:t>50,51282</w:t>
            </w:r>
          </w:p>
        </w:tc>
        <w:tc>
          <w:tcPr>
            <w:tcW w:w="1759" w:type="dxa"/>
          </w:tcPr>
          <w:p w14:paraId="44D8936F" w14:textId="77777777" w:rsidR="00EA46DC" w:rsidRPr="00E13132" w:rsidRDefault="006B3533" w:rsidP="00733EEF">
            <w:pPr>
              <w:pStyle w:val="TableParagraph"/>
              <w:spacing w:line="240" w:lineRule="auto"/>
              <w:ind w:right="93"/>
              <w:jc w:val="right"/>
              <w:rPr>
                <w:sz w:val="24"/>
              </w:rPr>
            </w:pPr>
            <w:r w:rsidRPr="00E13132">
              <w:rPr>
                <w:sz w:val="24"/>
              </w:rPr>
              <w:t>49,23077</w:t>
            </w:r>
          </w:p>
        </w:tc>
        <w:tc>
          <w:tcPr>
            <w:tcW w:w="1759" w:type="dxa"/>
          </w:tcPr>
          <w:p w14:paraId="439CE7BC" w14:textId="77777777" w:rsidR="00EA46DC" w:rsidRPr="00E13132" w:rsidRDefault="006B3533" w:rsidP="00733EEF">
            <w:pPr>
              <w:pStyle w:val="TableParagraph"/>
              <w:spacing w:line="240" w:lineRule="auto"/>
              <w:ind w:right="93"/>
              <w:jc w:val="right"/>
              <w:rPr>
                <w:sz w:val="24"/>
              </w:rPr>
            </w:pPr>
            <w:r w:rsidRPr="00E13132">
              <w:rPr>
                <w:sz w:val="24"/>
              </w:rPr>
              <w:t>0,25641</w:t>
            </w:r>
          </w:p>
        </w:tc>
        <w:tc>
          <w:tcPr>
            <w:tcW w:w="1745" w:type="dxa"/>
          </w:tcPr>
          <w:p w14:paraId="7572EC0A" w14:textId="77777777" w:rsidR="00EA46DC" w:rsidRPr="00E13132" w:rsidRDefault="006B3533" w:rsidP="00733EEF">
            <w:pPr>
              <w:pStyle w:val="TableParagraph"/>
              <w:spacing w:line="240" w:lineRule="auto"/>
              <w:ind w:right="95"/>
              <w:jc w:val="right"/>
              <w:rPr>
                <w:sz w:val="24"/>
              </w:rPr>
            </w:pPr>
            <w:r w:rsidRPr="00E13132">
              <w:rPr>
                <w:w w:val="93"/>
                <w:sz w:val="24"/>
              </w:rPr>
              <w:t>0</w:t>
            </w:r>
          </w:p>
        </w:tc>
      </w:tr>
      <w:tr w:rsidR="00EA46DC" w:rsidRPr="00E13132" w14:paraId="3030C336" w14:textId="77777777">
        <w:trPr>
          <w:trHeight w:val="390"/>
        </w:trPr>
        <w:tc>
          <w:tcPr>
            <w:tcW w:w="1219" w:type="dxa"/>
          </w:tcPr>
          <w:p w14:paraId="368397F1" w14:textId="77777777" w:rsidR="00EA46DC" w:rsidRPr="00E13132" w:rsidRDefault="006B3533" w:rsidP="00733EEF">
            <w:pPr>
              <w:pStyle w:val="TableParagraph"/>
              <w:spacing w:line="240" w:lineRule="auto"/>
              <w:ind w:left="107"/>
              <w:rPr>
                <w:sz w:val="24"/>
              </w:rPr>
            </w:pPr>
            <w:r w:rsidRPr="00E13132">
              <w:rPr>
                <w:w w:val="90"/>
                <w:sz w:val="24"/>
              </w:rPr>
              <w:t>Y</w:t>
            </w:r>
          </w:p>
        </w:tc>
        <w:tc>
          <w:tcPr>
            <w:tcW w:w="1760" w:type="dxa"/>
          </w:tcPr>
          <w:p w14:paraId="7168BB3C" w14:textId="77777777" w:rsidR="00EA46DC" w:rsidRPr="00E13132" w:rsidRDefault="006B3533" w:rsidP="00733EEF">
            <w:pPr>
              <w:pStyle w:val="TableParagraph"/>
              <w:spacing w:line="240" w:lineRule="auto"/>
              <w:ind w:right="94"/>
              <w:jc w:val="right"/>
              <w:rPr>
                <w:sz w:val="24"/>
              </w:rPr>
            </w:pPr>
            <w:r w:rsidRPr="00E13132">
              <w:rPr>
                <w:sz w:val="24"/>
              </w:rPr>
              <w:t>39,23077</w:t>
            </w:r>
          </w:p>
        </w:tc>
        <w:tc>
          <w:tcPr>
            <w:tcW w:w="1759" w:type="dxa"/>
          </w:tcPr>
          <w:p w14:paraId="59E3DFF6" w14:textId="77777777" w:rsidR="00EA46DC" w:rsidRPr="00E13132" w:rsidRDefault="006B3533" w:rsidP="00733EEF">
            <w:pPr>
              <w:pStyle w:val="TableParagraph"/>
              <w:spacing w:line="240" w:lineRule="auto"/>
              <w:ind w:right="93"/>
              <w:jc w:val="right"/>
              <w:rPr>
                <w:sz w:val="24"/>
              </w:rPr>
            </w:pPr>
            <w:r w:rsidRPr="00E13132">
              <w:rPr>
                <w:sz w:val="24"/>
              </w:rPr>
              <w:t>60,25641</w:t>
            </w:r>
          </w:p>
        </w:tc>
        <w:tc>
          <w:tcPr>
            <w:tcW w:w="1759" w:type="dxa"/>
          </w:tcPr>
          <w:p w14:paraId="1613C141" w14:textId="77777777" w:rsidR="00EA46DC" w:rsidRPr="00E13132" w:rsidRDefault="006B3533" w:rsidP="00733EEF">
            <w:pPr>
              <w:pStyle w:val="TableParagraph"/>
              <w:spacing w:line="240" w:lineRule="auto"/>
              <w:ind w:right="93"/>
              <w:jc w:val="right"/>
              <w:rPr>
                <w:sz w:val="24"/>
              </w:rPr>
            </w:pPr>
            <w:r w:rsidRPr="00E13132">
              <w:rPr>
                <w:sz w:val="24"/>
              </w:rPr>
              <w:t>0,512821</w:t>
            </w:r>
          </w:p>
        </w:tc>
        <w:tc>
          <w:tcPr>
            <w:tcW w:w="1745" w:type="dxa"/>
          </w:tcPr>
          <w:p w14:paraId="0EE988C6" w14:textId="77777777" w:rsidR="00EA46DC" w:rsidRPr="00E13132" w:rsidRDefault="006B3533" w:rsidP="00733EEF">
            <w:pPr>
              <w:pStyle w:val="TableParagraph"/>
              <w:spacing w:line="240" w:lineRule="auto"/>
              <w:ind w:right="95"/>
              <w:jc w:val="right"/>
              <w:rPr>
                <w:sz w:val="24"/>
              </w:rPr>
            </w:pPr>
            <w:r w:rsidRPr="00E13132">
              <w:rPr>
                <w:w w:val="93"/>
                <w:sz w:val="24"/>
              </w:rPr>
              <w:t>0</w:t>
            </w:r>
          </w:p>
        </w:tc>
      </w:tr>
      <w:tr w:rsidR="00EA46DC" w:rsidRPr="00E13132" w14:paraId="0F18F8C1" w14:textId="77777777">
        <w:trPr>
          <w:trHeight w:val="390"/>
        </w:trPr>
        <w:tc>
          <w:tcPr>
            <w:tcW w:w="1219" w:type="dxa"/>
          </w:tcPr>
          <w:p w14:paraId="59BDB9B2" w14:textId="77777777" w:rsidR="00EA46DC" w:rsidRPr="00E13132" w:rsidRDefault="006B3533" w:rsidP="00733EEF">
            <w:pPr>
              <w:pStyle w:val="TableParagraph"/>
              <w:spacing w:line="240" w:lineRule="auto"/>
              <w:ind w:left="107"/>
              <w:rPr>
                <w:sz w:val="24"/>
              </w:rPr>
            </w:pPr>
            <w:r w:rsidRPr="00E13132">
              <w:rPr>
                <w:sz w:val="24"/>
              </w:rPr>
              <w:t>Total</w:t>
            </w:r>
          </w:p>
        </w:tc>
        <w:tc>
          <w:tcPr>
            <w:tcW w:w="1760" w:type="dxa"/>
          </w:tcPr>
          <w:p w14:paraId="5E89BBA7" w14:textId="77777777" w:rsidR="00EA46DC" w:rsidRPr="00E13132" w:rsidRDefault="006B3533" w:rsidP="00733EEF">
            <w:pPr>
              <w:pStyle w:val="TableParagraph"/>
              <w:spacing w:line="240" w:lineRule="auto"/>
              <w:ind w:right="94"/>
              <w:jc w:val="right"/>
              <w:rPr>
                <w:sz w:val="24"/>
              </w:rPr>
            </w:pPr>
            <w:r w:rsidRPr="00E13132">
              <w:rPr>
                <w:sz w:val="24"/>
              </w:rPr>
              <w:t>220,2564</w:t>
            </w:r>
          </w:p>
        </w:tc>
        <w:tc>
          <w:tcPr>
            <w:tcW w:w="1759" w:type="dxa"/>
          </w:tcPr>
          <w:p w14:paraId="64F0D546" w14:textId="77777777" w:rsidR="00EA46DC" w:rsidRPr="00E13132" w:rsidRDefault="006B3533" w:rsidP="00733EEF">
            <w:pPr>
              <w:pStyle w:val="TableParagraph"/>
              <w:spacing w:line="240" w:lineRule="auto"/>
              <w:ind w:right="93"/>
              <w:jc w:val="right"/>
              <w:rPr>
                <w:sz w:val="24"/>
              </w:rPr>
            </w:pPr>
            <w:r w:rsidRPr="00E13132">
              <w:rPr>
                <w:sz w:val="24"/>
              </w:rPr>
              <w:t>275,3846</w:t>
            </w:r>
          </w:p>
        </w:tc>
        <w:tc>
          <w:tcPr>
            <w:tcW w:w="1759" w:type="dxa"/>
          </w:tcPr>
          <w:p w14:paraId="0632D5F2" w14:textId="77777777" w:rsidR="00EA46DC" w:rsidRPr="00E13132" w:rsidRDefault="006B3533" w:rsidP="00733EEF">
            <w:pPr>
              <w:pStyle w:val="TableParagraph"/>
              <w:spacing w:line="240" w:lineRule="auto"/>
              <w:ind w:right="93"/>
              <w:jc w:val="right"/>
              <w:rPr>
                <w:sz w:val="24"/>
              </w:rPr>
            </w:pPr>
            <w:r w:rsidRPr="00E13132">
              <w:rPr>
                <w:sz w:val="24"/>
              </w:rPr>
              <w:t>4,358974</w:t>
            </w:r>
          </w:p>
        </w:tc>
        <w:tc>
          <w:tcPr>
            <w:tcW w:w="1745" w:type="dxa"/>
          </w:tcPr>
          <w:p w14:paraId="67464D86" w14:textId="77777777" w:rsidR="00EA46DC" w:rsidRPr="00E13132" w:rsidRDefault="006B3533" w:rsidP="00733EEF">
            <w:pPr>
              <w:pStyle w:val="TableParagraph"/>
              <w:spacing w:line="240" w:lineRule="auto"/>
              <w:ind w:right="95"/>
              <w:jc w:val="right"/>
              <w:rPr>
                <w:sz w:val="24"/>
              </w:rPr>
            </w:pPr>
            <w:r w:rsidRPr="00E13132">
              <w:rPr>
                <w:w w:val="93"/>
                <w:sz w:val="24"/>
              </w:rPr>
              <w:t>0</w:t>
            </w:r>
          </w:p>
        </w:tc>
      </w:tr>
      <w:tr w:rsidR="00EA46DC" w:rsidRPr="00E13132" w14:paraId="16A82B8B" w14:textId="77777777">
        <w:trPr>
          <w:trHeight w:val="388"/>
        </w:trPr>
        <w:tc>
          <w:tcPr>
            <w:tcW w:w="1219" w:type="dxa"/>
          </w:tcPr>
          <w:p w14:paraId="4C0BCD3E" w14:textId="77777777" w:rsidR="00EA46DC" w:rsidRPr="00E13132" w:rsidRDefault="006B3533" w:rsidP="00733EEF">
            <w:pPr>
              <w:pStyle w:val="TableParagraph"/>
              <w:spacing w:line="240" w:lineRule="auto"/>
              <w:ind w:left="107"/>
              <w:rPr>
                <w:sz w:val="24"/>
              </w:rPr>
            </w:pPr>
            <w:r w:rsidRPr="00E13132">
              <w:rPr>
                <w:sz w:val="24"/>
              </w:rPr>
              <w:t>Prosentase</w:t>
            </w:r>
          </w:p>
        </w:tc>
        <w:tc>
          <w:tcPr>
            <w:tcW w:w="1760" w:type="dxa"/>
          </w:tcPr>
          <w:p w14:paraId="7BCDA826" w14:textId="77777777" w:rsidR="00EA46DC" w:rsidRPr="00E13132" w:rsidRDefault="006B3533" w:rsidP="00733EEF">
            <w:pPr>
              <w:pStyle w:val="TableParagraph"/>
              <w:spacing w:line="240" w:lineRule="auto"/>
              <w:ind w:right="95"/>
              <w:jc w:val="right"/>
              <w:rPr>
                <w:b/>
                <w:sz w:val="24"/>
              </w:rPr>
            </w:pPr>
            <w:r w:rsidRPr="00E13132">
              <w:rPr>
                <w:b/>
                <w:sz w:val="24"/>
              </w:rPr>
              <w:t>44,05128</w:t>
            </w:r>
          </w:p>
        </w:tc>
        <w:tc>
          <w:tcPr>
            <w:tcW w:w="1759" w:type="dxa"/>
          </w:tcPr>
          <w:p w14:paraId="1BB8B7D6" w14:textId="77777777" w:rsidR="00EA46DC" w:rsidRPr="00E13132" w:rsidRDefault="006B3533" w:rsidP="00733EEF">
            <w:pPr>
              <w:pStyle w:val="TableParagraph"/>
              <w:spacing w:line="240" w:lineRule="auto"/>
              <w:ind w:right="94"/>
              <w:jc w:val="right"/>
              <w:rPr>
                <w:b/>
                <w:sz w:val="24"/>
              </w:rPr>
            </w:pPr>
            <w:r w:rsidRPr="00E13132">
              <w:rPr>
                <w:b/>
                <w:sz w:val="24"/>
              </w:rPr>
              <w:t>55,07692</w:t>
            </w:r>
          </w:p>
        </w:tc>
        <w:tc>
          <w:tcPr>
            <w:tcW w:w="1759" w:type="dxa"/>
          </w:tcPr>
          <w:p w14:paraId="1871544D" w14:textId="77777777" w:rsidR="00EA46DC" w:rsidRPr="00E13132" w:rsidRDefault="006B3533" w:rsidP="00733EEF">
            <w:pPr>
              <w:pStyle w:val="TableParagraph"/>
              <w:spacing w:line="240" w:lineRule="auto"/>
              <w:ind w:right="94"/>
              <w:jc w:val="right"/>
              <w:rPr>
                <w:b/>
                <w:sz w:val="24"/>
              </w:rPr>
            </w:pPr>
            <w:r w:rsidRPr="00E13132">
              <w:rPr>
                <w:b/>
                <w:sz w:val="24"/>
              </w:rPr>
              <w:t>0,871795</w:t>
            </w:r>
          </w:p>
        </w:tc>
        <w:tc>
          <w:tcPr>
            <w:tcW w:w="1745" w:type="dxa"/>
          </w:tcPr>
          <w:p w14:paraId="4EBBD35B" w14:textId="77777777" w:rsidR="00EA46DC" w:rsidRPr="00E13132" w:rsidRDefault="006B3533" w:rsidP="00733EEF">
            <w:pPr>
              <w:pStyle w:val="TableParagraph"/>
              <w:spacing w:line="240" w:lineRule="auto"/>
              <w:ind w:right="95"/>
              <w:jc w:val="right"/>
              <w:rPr>
                <w:b/>
                <w:sz w:val="24"/>
              </w:rPr>
            </w:pPr>
            <w:r w:rsidRPr="00E13132">
              <w:rPr>
                <w:b/>
                <w:w w:val="93"/>
                <w:sz w:val="24"/>
              </w:rPr>
              <w:t>0</w:t>
            </w:r>
          </w:p>
        </w:tc>
      </w:tr>
    </w:tbl>
    <w:p w14:paraId="4C9B3309" w14:textId="4F72FD26" w:rsidR="00EA46DC" w:rsidRPr="00E13132" w:rsidRDefault="006B3533" w:rsidP="00733EEF">
      <w:pPr>
        <w:pStyle w:val="BodyText"/>
        <w:ind w:left="318"/>
        <w:jc w:val="both"/>
        <w:rPr>
          <w:w w:val="95"/>
        </w:rPr>
      </w:pPr>
      <w:r w:rsidRPr="00E13132">
        <w:rPr>
          <w:w w:val="95"/>
        </w:rPr>
        <w:t>Sumber: hasil olah data kuisioner</w:t>
      </w:r>
    </w:p>
    <w:p w14:paraId="771D7E2D" w14:textId="77777777" w:rsidR="00A40F25" w:rsidRPr="00E13132" w:rsidRDefault="00A40F25" w:rsidP="00733EEF">
      <w:pPr>
        <w:pStyle w:val="BodyText"/>
        <w:ind w:left="318"/>
        <w:jc w:val="both"/>
      </w:pPr>
    </w:p>
    <w:p w14:paraId="527B93C6" w14:textId="2B3202A0" w:rsidR="00EA46DC" w:rsidRPr="00E13132" w:rsidRDefault="006B3533" w:rsidP="00A80DAB">
      <w:pPr>
        <w:pStyle w:val="BodyText"/>
        <w:ind w:left="318" w:right="261" w:firstLine="566"/>
        <w:jc w:val="both"/>
      </w:pPr>
      <w:r w:rsidRPr="00E13132">
        <w:lastRenderedPageBreak/>
        <w:t>Berdasarkan Tabel 2 dapat disimpulkan semua variabel yang digunakan dalam melakukan sebuah Analisa Sistem Informasi Alista sebagian besar responden menjawab sangat setuju dengan prosentase 44% dan setuju dengan prosentase rata-rata 55,07%.</w:t>
      </w:r>
      <w:r w:rsidR="00A80DAB" w:rsidRPr="00E13132">
        <w:t xml:space="preserve"> </w:t>
      </w:r>
      <w:r w:rsidRPr="00E13132">
        <w:t xml:space="preserve">Untuk mengetahui tingkat kualitas dari data dilakukan pengujian validitas dan reliabilitas. Uji </w:t>
      </w:r>
      <w:r w:rsidRPr="00E13132">
        <w:rPr>
          <w:w w:val="95"/>
        </w:rPr>
        <w:t xml:space="preserve">validitas dilakukan untuk mengetahui nilai semua pernyataan (instrumen) penelitian yang dijawab </w:t>
      </w:r>
      <w:r w:rsidRPr="00E13132">
        <w:t xml:space="preserve">oleh responden valid atau tidak. Uji validitas dari responden dapat dilihat pada Tabel </w:t>
      </w:r>
      <w:r w:rsidR="00A80DAB" w:rsidRPr="00E13132">
        <w:t>3</w:t>
      </w:r>
      <w:r w:rsidRPr="00E13132">
        <w:t>.</w:t>
      </w:r>
    </w:p>
    <w:p w14:paraId="5B36601B" w14:textId="77777777" w:rsidR="00A40F25" w:rsidRPr="00E13132" w:rsidRDefault="00A40F25" w:rsidP="00733EEF">
      <w:pPr>
        <w:pStyle w:val="BodyText"/>
        <w:ind w:left="318" w:right="309"/>
        <w:jc w:val="both"/>
      </w:pPr>
    </w:p>
    <w:p w14:paraId="69E0F742" w14:textId="348D9DCA" w:rsidR="00EA46DC" w:rsidRPr="00E13132" w:rsidRDefault="006B3533" w:rsidP="00750165">
      <w:pPr>
        <w:pStyle w:val="BodyText"/>
        <w:ind w:left="1758" w:firstLine="402"/>
        <w:jc w:val="both"/>
      </w:pPr>
      <w:r w:rsidRPr="00E13132">
        <w:rPr>
          <w:w w:val="95"/>
        </w:rPr>
        <w:t xml:space="preserve">Tabel 3 </w:t>
      </w:r>
      <w:r w:rsidR="00A40F25" w:rsidRPr="00E13132">
        <w:rPr>
          <w:w w:val="95"/>
        </w:rPr>
        <w:t>H</w:t>
      </w:r>
      <w:r w:rsidRPr="00E13132">
        <w:rPr>
          <w:w w:val="95"/>
        </w:rPr>
        <w:t xml:space="preserve">asil </w:t>
      </w:r>
      <w:r w:rsidR="00A40F25" w:rsidRPr="00E13132">
        <w:rPr>
          <w:w w:val="95"/>
        </w:rPr>
        <w:t>U</w:t>
      </w:r>
      <w:r w:rsidRPr="00E13132">
        <w:rPr>
          <w:w w:val="95"/>
        </w:rPr>
        <w:t xml:space="preserve">ji </w:t>
      </w:r>
      <w:r w:rsidR="00A40F25" w:rsidRPr="00E13132">
        <w:rPr>
          <w:w w:val="95"/>
        </w:rPr>
        <w:t>V</w:t>
      </w:r>
      <w:r w:rsidRPr="00E13132">
        <w:rPr>
          <w:w w:val="95"/>
        </w:rPr>
        <w:t>aliditas</w:t>
      </w:r>
      <w:r w:rsidRPr="00E13132">
        <w:t xml:space="preserve"> </w:t>
      </w:r>
      <w:r w:rsidRPr="00E13132">
        <w:rPr>
          <w:w w:val="95"/>
        </w:rPr>
        <w:t>Pengguna</w:t>
      </w:r>
      <w:r w:rsidRPr="00E13132">
        <w:t xml:space="preserve"> </w:t>
      </w:r>
      <w:r w:rsidRPr="00E13132">
        <w:rPr>
          <w:w w:val="95"/>
        </w:rPr>
        <w:t>Sistem Informasi</w:t>
      </w:r>
    </w:p>
    <w:p w14:paraId="767A8121" w14:textId="77777777" w:rsidR="00EA46DC" w:rsidRPr="00E13132" w:rsidRDefault="00EA46DC" w:rsidP="00733EEF">
      <w:pPr>
        <w:pStyle w:val="BodyText"/>
        <w:rPr>
          <w:sz w:val="18"/>
        </w:rPr>
      </w:pPr>
    </w:p>
    <w:tbl>
      <w:tblPr>
        <w:tblW w:w="0" w:type="auto"/>
        <w:tblInd w:w="9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5"/>
        <w:gridCol w:w="2266"/>
        <w:gridCol w:w="2263"/>
        <w:gridCol w:w="2268"/>
      </w:tblGrid>
      <w:tr w:rsidR="00EA46DC" w:rsidRPr="00E13132" w14:paraId="14289D50" w14:textId="77777777">
        <w:trPr>
          <w:trHeight w:val="268"/>
        </w:trPr>
        <w:tc>
          <w:tcPr>
            <w:tcW w:w="1135" w:type="dxa"/>
          </w:tcPr>
          <w:p w14:paraId="54B8CD3E" w14:textId="77777777" w:rsidR="00EA46DC" w:rsidRPr="00E13132" w:rsidRDefault="006B3533" w:rsidP="00733EEF">
            <w:pPr>
              <w:pStyle w:val="TableParagraph"/>
              <w:spacing w:line="240" w:lineRule="auto"/>
              <w:ind w:left="163" w:right="95"/>
              <w:jc w:val="center"/>
              <w:rPr>
                <w:sz w:val="24"/>
              </w:rPr>
            </w:pPr>
            <w:r w:rsidRPr="00E13132">
              <w:rPr>
                <w:sz w:val="24"/>
              </w:rPr>
              <w:t>Variabel</w:t>
            </w:r>
          </w:p>
        </w:tc>
        <w:tc>
          <w:tcPr>
            <w:tcW w:w="2266" w:type="dxa"/>
          </w:tcPr>
          <w:p w14:paraId="50A69FE9" w14:textId="77777777" w:rsidR="00EA46DC" w:rsidRPr="00E13132" w:rsidRDefault="006B3533" w:rsidP="00733EEF">
            <w:pPr>
              <w:pStyle w:val="TableParagraph"/>
              <w:spacing w:line="240" w:lineRule="auto"/>
              <w:ind w:left="770" w:right="703"/>
              <w:jc w:val="center"/>
              <w:rPr>
                <w:sz w:val="24"/>
              </w:rPr>
            </w:pPr>
            <w:r w:rsidRPr="00E13132">
              <w:rPr>
                <w:sz w:val="24"/>
              </w:rPr>
              <w:t>r hitung</w:t>
            </w:r>
          </w:p>
        </w:tc>
        <w:tc>
          <w:tcPr>
            <w:tcW w:w="2263" w:type="dxa"/>
          </w:tcPr>
          <w:p w14:paraId="23518610" w14:textId="77777777" w:rsidR="00EA46DC" w:rsidRPr="00E13132" w:rsidRDefault="006B3533" w:rsidP="00733EEF">
            <w:pPr>
              <w:pStyle w:val="TableParagraph"/>
              <w:spacing w:line="240" w:lineRule="auto"/>
              <w:ind w:left="806" w:right="742"/>
              <w:jc w:val="center"/>
              <w:rPr>
                <w:sz w:val="24"/>
              </w:rPr>
            </w:pPr>
            <w:r w:rsidRPr="00E13132">
              <w:rPr>
                <w:sz w:val="24"/>
              </w:rPr>
              <w:t>r tabel</w:t>
            </w:r>
          </w:p>
        </w:tc>
        <w:tc>
          <w:tcPr>
            <w:tcW w:w="2268" w:type="dxa"/>
          </w:tcPr>
          <w:p w14:paraId="0990D42E" w14:textId="77777777" w:rsidR="00EA46DC" w:rsidRPr="00E13132" w:rsidRDefault="006B3533" w:rsidP="00733EEF">
            <w:pPr>
              <w:pStyle w:val="TableParagraph"/>
              <w:spacing w:line="240" w:lineRule="auto"/>
              <w:ind w:left="624"/>
              <w:rPr>
                <w:sz w:val="24"/>
              </w:rPr>
            </w:pPr>
            <w:r w:rsidRPr="00E13132">
              <w:rPr>
                <w:sz w:val="24"/>
              </w:rPr>
              <w:t>Keterangan</w:t>
            </w:r>
          </w:p>
        </w:tc>
      </w:tr>
      <w:tr w:rsidR="00EA46DC" w:rsidRPr="00E13132" w14:paraId="7045B909" w14:textId="77777777">
        <w:trPr>
          <w:trHeight w:val="270"/>
        </w:trPr>
        <w:tc>
          <w:tcPr>
            <w:tcW w:w="1135" w:type="dxa"/>
          </w:tcPr>
          <w:p w14:paraId="7527CD2B" w14:textId="77777777" w:rsidR="00EA46DC" w:rsidRPr="00E13132" w:rsidRDefault="006B3533" w:rsidP="00733EEF">
            <w:pPr>
              <w:pStyle w:val="TableParagraph"/>
              <w:spacing w:line="240" w:lineRule="auto"/>
              <w:ind w:left="159" w:right="95"/>
              <w:jc w:val="center"/>
              <w:rPr>
                <w:sz w:val="24"/>
              </w:rPr>
            </w:pPr>
            <w:r w:rsidRPr="00E13132">
              <w:rPr>
                <w:sz w:val="24"/>
              </w:rPr>
              <w:t>X11</w:t>
            </w:r>
          </w:p>
        </w:tc>
        <w:tc>
          <w:tcPr>
            <w:tcW w:w="2266" w:type="dxa"/>
          </w:tcPr>
          <w:p w14:paraId="12F6D2ED" w14:textId="77777777" w:rsidR="00EA46DC" w:rsidRPr="00E13132" w:rsidRDefault="006B3533" w:rsidP="00733EEF">
            <w:pPr>
              <w:pStyle w:val="TableParagraph"/>
              <w:spacing w:line="240" w:lineRule="auto"/>
              <w:ind w:left="770" w:right="702"/>
              <w:jc w:val="center"/>
              <w:rPr>
                <w:sz w:val="24"/>
              </w:rPr>
            </w:pPr>
            <w:r w:rsidRPr="00E13132">
              <w:rPr>
                <w:sz w:val="24"/>
              </w:rPr>
              <w:t>0,564</w:t>
            </w:r>
          </w:p>
        </w:tc>
        <w:tc>
          <w:tcPr>
            <w:tcW w:w="2263" w:type="dxa"/>
          </w:tcPr>
          <w:p w14:paraId="22067B95" w14:textId="77777777" w:rsidR="00EA46DC" w:rsidRPr="00E13132" w:rsidRDefault="006B3533" w:rsidP="00733EEF">
            <w:pPr>
              <w:pStyle w:val="TableParagraph"/>
              <w:spacing w:line="240" w:lineRule="auto"/>
              <w:ind w:left="810" w:right="742"/>
              <w:jc w:val="center"/>
              <w:rPr>
                <w:sz w:val="24"/>
              </w:rPr>
            </w:pPr>
            <w:r w:rsidRPr="00E13132">
              <w:rPr>
                <w:sz w:val="24"/>
              </w:rPr>
              <w:t>0,2227</w:t>
            </w:r>
          </w:p>
        </w:tc>
        <w:tc>
          <w:tcPr>
            <w:tcW w:w="2268" w:type="dxa"/>
          </w:tcPr>
          <w:p w14:paraId="6DBFC06B" w14:textId="77777777" w:rsidR="00EA46DC" w:rsidRPr="00E13132" w:rsidRDefault="006B3533" w:rsidP="00733EEF">
            <w:pPr>
              <w:pStyle w:val="TableParagraph"/>
              <w:spacing w:line="240" w:lineRule="auto"/>
              <w:ind w:left="108"/>
              <w:rPr>
                <w:sz w:val="24"/>
              </w:rPr>
            </w:pPr>
            <w:r w:rsidRPr="00E13132">
              <w:rPr>
                <w:sz w:val="24"/>
              </w:rPr>
              <w:t>Valid</w:t>
            </w:r>
          </w:p>
        </w:tc>
      </w:tr>
      <w:tr w:rsidR="00EA46DC" w:rsidRPr="00E13132" w14:paraId="0FFC4931" w14:textId="77777777">
        <w:trPr>
          <w:trHeight w:val="270"/>
        </w:trPr>
        <w:tc>
          <w:tcPr>
            <w:tcW w:w="1135" w:type="dxa"/>
          </w:tcPr>
          <w:p w14:paraId="3DD88B53" w14:textId="77777777" w:rsidR="00EA46DC" w:rsidRPr="00E13132" w:rsidRDefault="006B3533" w:rsidP="00733EEF">
            <w:pPr>
              <w:pStyle w:val="TableParagraph"/>
              <w:spacing w:line="240" w:lineRule="auto"/>
              <w:ind w:left="159" w:right="95"/>
              <w:jc w:val="center"/>
              <w:rPr>
                <w:sz w:val="24"/>
              </w:rPr>
            </w:pPr>
            <w:r w:rsidRPr="00E13132">
              <w:rPr>
                <w:sz w:val="24"/>
              </w:rPr>
              <w:t>X12</w:t>
            </w:r>
          </w:p>
        </w:tc>
        <w:tc>
          <w:tcPr>
            <w:tcW w:w="2266" w:type="dxa"/>
          </w:tcPr>
          <w:p w14:paraId="3765CF23" w14:textId="77777777" w:rsidR="00EA46DC" w:rsidRPr="00E13132" w:rsidRDefault="006B3533" w:rsidP="00733EEF">
            <w:pPr>
              <w:pStyle w:val="TableParagraph"/>
              <w:spacing w:line="240" w:lineRule="auto"/>
              <w:ind w:left="770" w:right="702"/>
              <w:jc w:val="center"/>
              <w:rPr>
                <w:sz w:val="24"/>
              </w:rPr>
            </w:pPr>
            <w:r w:rsidRPr="00E13132">
              <w:rPr>
                <w:sz w:val="24"/>
              </w:rPr>
              <w:t>0,605</w:t>
            </w:r>
          </w:p>
        </w:tc>
        <w:tc>
          <w:tcPr>
            <w:tcW w:w="2263" w:type="dxa"/>
          </w:tcPr>
          <w:p w14:paraId="57C83F57" w14:textId="77777777" w:rsidR="00EA46DC" w:rsidRPr="00E13132" w:rsidRDefault="006B3533" w:rsidP="00733EEF">
            <w:pPr>
              <w:pStyle w:val="TableParagraph"/>
              <w:spacing w:line="240" w:lineRule="auto"/>
              <w:ind w:left="810" w:right="742"/>
              <w:jc w:val="center"/>
              <w:rPr>
                <w:sz w:val="24"/>
              </w:rPr>
            </w:pPr>
            <w:r w:rsidRPr="00E13132">
              <w:rPr>
                <w:sz w:val="24"/>
              </w:rPr>
              <w:t>0,2227</w:t>
            </w:r>
          </w:p>
        </w:tc>
        <w:tc>
          <w:tcPr>
            <w:tcW w:w="2268" w:type="dxa"/>
          </w:tcPr>
          <w:p w14:paraId="3832CD57" w14:textId="77777777" w:rsidR="00EA46DC" w:rsidRPr="00E13132" w:rsidRDefault="006B3533" w:rsidP="00733EEF">
            <w:pPr>
              <w:pStyle w:val="TableParagraph"/>
              <w:spacing w:line="240" w:lineRule="auto"/>
              <w:ind w:left="108"/>
              <w:rPr>
                <w:sz w:val="24"/>
              </w:rPr>
            </w:pPr>
            <w:r w:rsidRPr="00E13132">
              <w:rPr>
                <w:sz w:val="24"/>
              </w:rPr>
              <w:t>Valid</w:t>
            </w:r>
          </w:p>
        </w:tc>
      </w:tr>
      <w:tr w:rsidR="00EA46DC" w:rsidRPr="00E13132" w14:paraId="16B41797" w14:textId="77777777">
        <w:trPr>
          <w:trHeight w:val="268"/>
        </w:trPr>
        <w:tc>
          <w:tcPr>
            <w:tcW w:w="1135" w:type="dxa"/>
          </w:tcPr>
          <w:p w14:paraId="5C909452" w14:textId="77777777" w:rsidR="00EA46DC" w:rsidRPr="00E13132" w:rsidRDefault="006B3533" w:rsidP="00733EEF">
            <w:pPr>
              <w:pStyle w:val="TableParagraph"/>
              <w:spacing w:line="240" w:lineRule="auto"/>
              <w:ind w:left="159" w:right="95"/>
              <w:jc w:val="center"/>
              <w:rPr>
                <w:sz w:val="24"/>
              </w:rPr>
            </w:pPr>
            <w:r w:rsidRPr="00E13132">
              <w:rPr>
                <w:sz w:val="24"/>
              </w:rPr>
              <w:t>X13</w:t>
            </w:r>
          </w:p>
        </w:tc>
        <w:tc>
          <w:tcPr>
            <w:tcW w:w="2266" w:type="dxa"/>
          </w:tcPr>
          <w:p w14:paraId="3196FE7B" w14:textId="77777777" w:rsidR="00EA46DC" w:rsidRPr="00E13132" w:rsidRDefault="006B3533" w:rsidP="00733EEF">
            <w:pPr>
              <w:pStyle w:val="TableParagraph"/>
              <w:spacing w:line="240" w:lineRule="auto"/>
              <w:ind w:left="770" w:right="702"/>
              <w:jc w:val="center"/>
              <w:rPr>
                <w:sz w:val="24"/>
              </w:rPr>
            </w:pPr>
            <w:r w:rsidRPr="00E13132">
              <w:rPr>
                <w:sz w:val="24"/>
              </w:rPr>
              <w:t>0,699</w:t>
            </w:r>
          </w:p>
        </w:tc>
        <w:tc>
          <w:tcPr>
            <w:tcW w:w="2263" w:type="dxa"/>
          </w:tcPr>
          <w:p w14:paraId="08AD95B8" w14:textId="77777777" w:rsidR="00EA46DC" w:rsidRPr="00E13132" w:rsidRDefault="006B3533" w:rsidP="00733EEF">
            <w:pPr>
              <w:pStyle w:val="TableParagraph"/>
              <w:spacing w:line="240" w:lineRule="auto"/>
              <w:ind w:left="810" w:right="742"/>
              <w:jc w:val="center"/>
              <w:rPr>
                <w:sz w:val="24"/>
              </w:rPr>
            </w:pPr>
            <w:r w:rsidRPr="00E13132">
              <w:rPr>
                <w:sz w:val="24"/>
              </w:rPr>
              <w:t>0,2227</w:t>
            </w:r>
          </w:p>
        </w:tc>
        <w:tc>
          <w:tcPr>
            <w:tcW w:w="2268" w:type="dxa"/>
          </w:tcPr>
          <w:p w14:paraId="06556FF1" w14:textId="77777777" w:rsidR="00EA46DC" w:rsidRPr="00E13132" w:rsidRDefault="006B3533" w:rsidP="00733EEF">
            <w:pPr>
              <w:pStyle w:val="TableParagraph"/>
              <w:spacing w:line="240" w:lineRule="auto"/>
              <w:ind w:left="108"/>
              <w:rPr>
                <w:sz w:val="24"/>
              </w:rPr>
            </w:pPr>
            <w:r w:rsidRPr="00E13132">
              <w:rPr>
                <w:sz w:val="24"/>
              </w:rPr>
              <w:t>Valid</w:t>
            </w:r>
          </w:p>
        </w:tc>
      </w:tr>
      <w:tr w:rsidR="00EA46DC" w:rsidRPr="00E13132" w14:paraId="7E091103" w14:textId="77777777">
        <w:trPr>
          <w:trHeight w:val="270"/>
        </w:trPr>
        <w:tc>
          <w:tcPr>
            <w:tcW w:w="1135" w:type="dxa"/>
          </w:tcPr>
          <w:p w14:paraId="15F9C7B0" w14:textId="77777777" w:rsidR="00EA46DC" w:rsidRPr="00E13132" w:rsidRDefault="006B3533" w:rsidP="00733EEF">
            <w:pPr>
              <w:pStyle w:val="TableParagraph"/>
              <w:spacing w:line="240" w:lineRule="auto"/>
              <w:ind w:left="159" w:right="95"/>
              <w:jc w:val="center"/>
              <w:rPr>
                <w:sz w:val="24"/>
              </w:rPr>
            </w:pPr>
            <w:r w:rsidRPr="00E13132">
              <w:rPr>
                <w:sz w:val="24"/>
              </w:rPr>
              <w:t>X14</w:t>
            </w:r>
          </w:p>
        </w:tc>
        <w:tc>
          <w:tcPr>
            <w:tcW w:w="2266" w:type="dxa"/>
          </w:tcPr>
          <w:p w14:paraId="2A6E5785" w14:textId="77777777" w:rsidR="00EA46DC" w:rsidRPr="00E13132" w:rsidRDefault="006B3533" w:rsidP="00733EEF">
            <w:pPr>
              <w:pStyle w:val="TableParagraph"/>
              <w:spacing w:line="240" w:lineRule="auto"/>
              <w:ind w:left="770" w:right="702"/>
              <w:jc w:val="center"/>
              <w:rPr>
                <w:sz w:val="24"/>
              </w:rPr>
            </w:pPr>
            <w:r w:rsidRPr="00E13132">
              <w:rPr>
                <w:sz w:val="24"/>
              </w:rPr>
              <w:t>0,654</w:t>
            </w:r>
          </w:p>
        </w:tc>
        <w:tc>
          <w:tcPr>
            <w:tcW w:w="2263" w:type="dxa"/>
          </w:tcPr>
          <w:p w14:paraId="66206613" w14:textId="77777777" w:rsidR="00EA46DC" w:rsidRPr="00E13132" w:rsidRDefault="006B3533" w:rsidP="00733EEF">
            <w:pPr>
              <w:pStyle w:val="TableParagraph"/>
              <w:spacing w:line="240" w:lineRule="auto"/>
              <w:ind w:left="810" w:right="742"/>
              <w:jc w:val="center"/>
              <w:rPr>
                <w:sz w:val="24"/>
              </w:rPr>
            </w:pPr>
            <w:r w:rsidRPr="00E13132">
              <w:rPr>
                <w:sz w:val="24"/>
              </w:rPr>
              <w:t>0,2227</w:t>
            </w:r>
          </w:p>
        </w:tc>
        <w:tc>
          <w:tcPr>
            <w:tcW w:w="2268" w:type="dxa"/>
          </w:tcPr>
          <w:p w14:paraId="03F8E22A" w14:textId="77777777" w:rsidR="00EA46DC" w:rsidRPr="00E13132" w:rsidRDefault="006B3533" w:rsidP="00733EEF">
            <w:pPr>
              <w:pStyle w:val="TableParagraph"/>
              <w:spacing w:line="240" w:lineRule="auto"/>
              <w:ind w:left="108"/>
              <w:rPr>
                <w:sz w:val="24"/>
              </w:rPr>
            </w:pPr>
            <w:r w:rsidRPr="00E13132">
              <w:rPr>
                <w:sz w:val="24"/>
              </w:rPr>
              <w:t>Valid</w:t>
            </w:r>
          </w:p>
        </w:tc>
      </w:tr>
      <w:tr w:rsidR="00EA46DC" w:rsidRPr="00E13132" w14:paraId="27E14FE5" w14:textId="77777777">
        <w:trPr>
          <w:trHeight w:val="270"/>
        </w:trPr>
        <w:tc>
          <w:tcPr>
            <w:tcW w:w="1135" w:type="dxa"/>
          </w:tcPr>
          <w:p w14:paraId="3CDEA34A" w14:textId="77777777" w:rsidR="00EA46DC" w:rsidRPr="00E13132" w:rsidRDefault="006B3533" w:rsidP="00733EEF">
            <w:pPr>
              <w:pStyle w:val="TableParagraph"/>
              <w:spacing w:line="240" w:lineRule="auto"/>
              <w:ind w:left="159" w:right="95"/>
              <w:jc w:val="center"/>
              <w:rPr>
                <w:sz w:val="24"/>
              </w:rPr>
            </w:pPr>
            <w:r w:rsidRPr="00E13132">
              <w:rPr>
                <w:sz w:val="24"/>
              </w:rPr>
              <w:t>X15</w:t>
            </w:r>
          </w:p>
        </w:tc>
        <w:tc>
          <w:tcPr>
            <w:tcW w:w="2266" w:type="dxa"/>
          </w:tcPr>
          <w:p w14:paraId="442B29D2" w14:textId="77777777" w:rsidR="00EA46DC" w:rsidRPr="00E13132" w:rsidRDefault="006B3533" w:rsidP="00733EEF">
            <w:pPr>
              <w:pStyle w:val="TableParagraph"/>
              <w:spacing w:line="240" w:lineRule="auto"/>
              <w:ind w:left="770" w:right="702"/>
              <w:jc w:val="center"/>
              <w:rPr>
                <w:sz w:val="24"/>
              </w:rPr>
            </w:pPr>
            <w:r w:rsidRPr="00E13132">
              <w:rPr>
                <w:sz w:val="24"/>
              </w:rPr>
              <w:t>0,658</w:t>
            </w:r>
          </w:p>
        </w:tc>
        <w:tc>
          <w:tcPr>
            <w:tcW w:w="2263" w:type="dxa"/>
          </w:tcPr>
          <w:p w14:paraId="46F03242" w14:textId="77777777" w:rsidR="00EA46DC" w:rsidRPr="00E13132" w:rsidRDefault="006B3533" w:rsidP="00733EEF">
            <w:pPr>
              <w:pStyle w:val="TableParagraph"/>
              <w:spacing w:line="240" w:lineRule="auto"/>
              <w:ind w:left="810" w:right="742"/>
              <w:jc w:val="center"/>
              <w:rPr>
                <w:sz w:val="24"/>
              </w:rPr>
            </w:pPr>
            <w:r w:rsidRPr="00E13132">
              <w:rPr>
                <w:sz w:val="24"/>
              </w:rPr>
              <w:t>0,2227</w:t>
            </w:r>
          </w:p>
        </w:tc>
        <w:tc>
          <w:tcPr>
            <w:tcW w:w="2268" w:type="dxa"/>
          </w:tcPr>
          <w:p w14:paraId="07C4E712" w14:textId="77777777" w:rsidR="00EA46DC" w:rsidRPr="00E13132" w:rsidRDefault="006B3533" w:rsidP="00733EEF">
            <w:pPr>
              <w:pStyle w:val="TableParagraph"/>
              <w:spacing w:line="240" w:lineRule="auto"/>
              <w:ind w:left="108"/>
              <w:rPr>
                <w:sz w:val="24"/>
              </w:rPr>
            </w:pPr>
            <w:r w:rsidRPr="00E13132">
              <w:rPr>
                <w:sz w:val="24"/>
              </w:rPr>
              <w:t>Valid</w:t>
            </w:r>
          </w:p>
        </w:tc>
      </w:tr>
      <w:tr w:rsidR="00EA46DC" w:rsidRPr="00E13132" w14:paraId="172CFA1D" w14:textId="77777777">
        <w:trPr>
          <w:trHeight w:val="268"/>
        </w:trPr>
        <w:tc>
          <w:tcPr>
            <w:tcW w:w="1135" w:type="dxa"/>
          </w:tcPr>
          <w:p w14:paraId="09C2BA12" w14:textId="77777777" w:rsidR="00EA46DC" w:rsidRPr="00E13132" w:rsidRDefault="006B3533" w:rsidP="00733EEF">
            <w:pPr>
              <w:pStyle w:val="TableParagraph"/>
              <w:spacing w:line="240" w:lineRule="auto"/>
              <w:ind w:left="159" w:right="95"/>
              <w:jc w:val="center"/>
              <w:rPr>
                <w:sz w:val="24"/>
              </w:rPr>
            </w:pPr>
            <w:r w:rsidRPr="00E13132">
              <w:rPr>
                <w:sz w:val="24"/>
              </w:rPr>
              <w:t>X21</w:t>
            </w:r>
          </w:p>
        </w:tc>
        <w:tc>
          <w:tcPr>
            <w:tcW w:w="2266" w:type="dxa"/>
          </w:tcPr>
          <w:p w14:paraId="0E68E8A8" w14:textId="77777777" w:rsidR="00EA46DC" w:rsidRPr="00E13132" w:rsidRDefault="006B3533" w:rsidP="00733EEF">
            <w:pPr>
              <w:pStyle w:val="TableParagraph"/>
              <w:spacing w:line="240" w:lineRule="auto"/>
              <w:ind w:left="770" w:right="702"/>
              <w:jc w:val="center"/>
              <w:rPr>
                <w:sz w:val="24"/>
              </w:rPr>
            </w:pPr>
            <w:r w:rsidRPr="00E13132">
              <w:rPr>
                <w:sz w:val="24"/>
              </w:rPr>
              <w:t>0,668</w:t>
            </w:r>
          </w:p>
        </w:tc>
        <w:tc>
          <w:tcPr>
            <w:tcW w:w="2263" w:type="dxa"/>
          </w:tcPr>
          <w:p w14:paraId="69B23DA2" w14:textId="77777777" w:rsidR="00EA46DC" w:rsidRPr="00E13132" w:rsidRDefault="006B3533" w:rsidP="00733EEF">
            <w:pPr>
              <w:pStyle w:val="TableParagraph"/>
              <w:spacing w:line="240" w:lineRule="auto"/>
              <w:ind w:left="810" w:right="742"/>
              <w:jc w:val="center"/>
              <w:rPr>
                <w:sz w:val="24"/>
              </w:rPr>
            </w:pPr>
            <w:r w:rsidRPr="00E13132">
              <w:rPr>
                <w:sz w:val="24"/>
              </w:rPr>
              <w:t>0,2227</w:t>
            </w:r>
          </w:p>
        </w:tc>
        <w:tc>
          <w:tcPr>
            <w:tcW w:w="2268" w:type="dxa"/>
          </w:tcPr>
          <w:p w14:paraId="75F3706D" w14:textId="77777777" w:rsidR="00EA46DC" w:rsidRPr="00E13132" w:rsidRDefault="006B3533" w:rsidP="00733EEF">
            <w:pPr>
              <w:pStyle w:val="TableParagraph"/>
              <w:spacing w:line="240" w:lineRule="auto"/>
              <w:ind w:left="108"/>
              <w:rPr>
                <w:sz w:val="24"/>
              </w:rPr>
            </w:pPr>
            <w:r w:rsidRPr="00E13132">
              <w:rPr>
                <w:sz w:val="24"/>
              </w:rPr>
              <w:t>Valid</w:t>
            </w:r>
          </w:p>
        </w:tc>
      </w:tr>
      <w:tr w:rsidR="00EA46DC" w:rsidRPr="00E13132" w14:paraId="48F2F1C1" w14:textId="77777777">
        <w:trPr>
          <w:trHeight w:val="270"/>
        </w:trPr>
        <w:tc>
          <w:tcPr>
            <w:tcW w:w="1135" w:type="dxa"/>
          </w:tcPr>
          <w:p w14:paraId="3383EF65" w14:textId="77777777" w:rsidR="00EA46DC" w:rsidRPr="00E13132" w:rsidRDefault="006B3533" w:rsidP="00733EEF">
            <w:pPr>
              <w:pStyle w:val="TableParagraph"/>
              <w:spacing w:line="240" w:lineRule="auto"/>
              <w:ind w:left="159" w:right="95"/>
              <w:jc w:val="center"/>
              <w:rPr>
                <w:sz w:val="24"/>
              </w:rPr>
            </w:pPr>
            <w:r w:rsidRPr="00E13132">
              <w:rPr>
                <w:sz w:val="24"/>
              </w:rPr>
              <w:t>X22</w:t>
            </w:r>
          </w:p>
        </w:tc>
        <w:tc>
          <w:tcPr>
            <w:tcW w:w="2266" w:type="dxa"/>
          </w:tcPr>
          <w:p w14:paraId="6783CCC2" w14:textId="77777777" w:rsidR="00EA46DC" w:rsidRPr="00E13132" w:rsidRDefault="006B3533" w:rsidP="00733EEF">
            <w:pPr>
              <w:pStyle w:val="TableParagraph"/>
              <w:spacing w:line="240" w:lineRule="auto"/>
              <w:ind w:left="770" w:right="702"/>
              <w:jc w:val="center"/>
              <w:rPr>
                <w:sz w:val="24"/>
              </w:rPr>
            </w:pPr>
            <w:r w:rsidRPr="00E13132">
              <w:rPr>
                <w:sz w:val="24"/>
              </w:rPr>
              <w:t>0,712</w:t>
            </w:r>
          </w:p>
        </w:tc>
        <w:tc>
          <w:tcPr>
            <w:tcW w:w="2263" w:type="dxa"/>
          </w:tcPr>
          <w:p w14:paraId="46530ADD" w14:textId="77777777" w:rsidR="00EA46DC" w:rsidRPr="00E13132" w:rsidRDefault="006B3533" w:rsidP="00733EEF">
            <w:pPr>
              <w:pStyle w:val="TableParagraph"/>
              <w:spacing w:line="240" w:lineRule="auto"/>
              <w:ind w:left="810" w:right="742"/>
              <w:jc w:val="center"/>
              <w:rPr>
                <w:sz w:val="24"/>
              </w:rPr>
            </w:pPr>
            <w:r w:rsidRPr="00E13132">
              <w:rPr>
                <w:sz w:val="24"/>
              </w:rPr>
              <w:t>0,2227</w:t>
            </w:r>
          </w:p>
        </w:tc>
        <w:tc>
          <w:tcPr>
            <w:tcW w:w="2268" w:type="dxa"/>
          </w:tcPr>
          <w:p w14:paraId="7AD498B3" w14:textId="77777777" w:rsidR="00EA46DC" w:rsidRPr="00E13132" w:rsidRDefault="006B3533" w:rsidP="00733EEF">
            <w:pPr>
              <w:pStyle w:val="TableParagraph"/>
              <w:spacing w:line="240" w:lineRule="auto"/>
              <w:ind w:left="108"/>
              <w:rPr>
                <w:sz w:val="24"/>
              </w:rPr>
            </w:pPr>
            <w:r w:rsidRPr="00E13132">
              <w:rPr>
                <w:sz w:val="24"/>
              </w:rPr>
              <w:t>Valid</w:t>
            </w:r>
          </w:p>
        </w:tc>
      </w:tr>
      <w:tr w:rsidR="00EA46DC" w:rsidRPr="00E13132" w14:paraId="5E86A9CE" w14:textId="77777777">
        <w:trPr>
          <w:trHeight w:val="270"/>
        </w:trPr>
        <w:tc>
          <w:tcPr>
            <w:tcW w:w="1135" w:type="dxa"/>
          </w:tcPr>
          <w:p w14:paraId="2B315427" w14:textId="77777777" w:rsidR="00EA46DC" w:rsidRPr="00E13132" w:rsidRDefault="006B3533" w:rsidP="00733EEF">
            <w:pPr>
              <w:pStyle w:val="TableParagraph"/>
              <w:spacing w:line="240" w:lineRule="auto"/>
              <w:ind w:left="159" w:right="95"/>
              <w:jc w:val="center"/>
              <w:rPr>
                <w:sz w:val="24"/>
              </w:rPr>
            </w:pPr>
            <w:r w:rsidRPr="00E13132">
              <w:rPr>
                <w:sz w:val="24"/>
              </w:rPr>
              <w:t>X23</w:t>
            </w:r>
          </w:p>
        </w:tc>
        <w:tc>
          <w:tcPr>
            <w:tcW w:w="2266" w:type="dxa"/>
          </w:tcPr>
          <w:p w14:paraId="1E762A3F" w14:textId="77777777" w:rsidR="00EA46DC" w:rsidRPr="00E13132" w:rsidRDefault="006B3533" w:rsidP="00733EEF">
            <w:pPr>
              <w:pStyle w:val="TableParagraph"/>
              <w:spacing w:line="240" w:lineRule="auto"/>
              <w:ind w:left="770" w:right="702"/>
              <w:jc w:val="center"/>
              <w:rPr>
                <w:sz w:val="24"/>
              </w:rPr>
            </w:pPr>
            <w:r w:rsidRPr="00E13132">
              <w:rPr>
                <w:sz w:val="24"/>
              </w:rPr>
              <w:t>0,701</w:t>
            </w:r>
          </w:p>
        </w:tc>
        <w:tc>
          <w:tcPr>
            <w:tcW w:w="2263" w:type="dxa"/>
          </w:tcPr>
          <w:p w14:paraId="363F70B4" w14:textId="77777777" w:rsidR="00EA46DC" w:rsidRPr="00E13132" w:rsidRDefault="006B3533" w:rsidP="00733EEF">
            <w:pPr>
              <w:pStyle w:val="TableParagraph"/>
              <w:spacing w:line="240" w:lineRule="auto"/>
              <w:ind w:left="810" w:right="742"/>
              <w:jc w:val="center"/>
              <w:rPr>
                <w:sz w:val="24"/>
              </w:rPr>
            </w:pPr>
            <w:r w:rsidRPr="00E13132">
              <w:rPr>
                <w:sz w:val="24"/>
              </w:rPr>
              <w:t>0,2227</w:t>
            </w:r>
          </w:p>
        </w:tc>
        <w:tc>
          <w:tcPr>
            <w:tcW w:w="2268" w:type="dxa"/>
          </w:tcPr>
          <w:p w14:paraId="3AD37D9C" w14:textId="77777777" w:rsidR="00EA46DC" w:rsidRPr="00E13132" w:rsidRDefault="006B3533" w:rsidP="00733EEF">
            <w:pPr>
              <w:pStyle w:val="TableParagraph"/>
              <w:spacing w:line="240" w:lineRule="auto"/>
              <w:ind w:left="108"/>
              <w:rPr>
                <w:sz w:val="24"/>
              </w:rPr>
            </w:pPr>
            <w:r w:rsidRPr="00E13132">
              <w:rPr>
                <w:sz w:val="24"/>
              </w:rPr>
              <w:t>Valid</w:t>
            </w:r>
          </w:p>
        </w:tc>
      </w:tr>
      <w:tr w:rsidR="007220B3" w:rsidRPr="00E13132" w14:paraId="5D8C2B8A" w14:textId="77777777">
        <w:trPr>
          <w:trHeight w:val="270"/>
        </w:trPr>
        <w:tc>
          <w:tcPr>
            <w:tcW w:w="1135" w:type="dxa"/>
          </w:tcPr>
          <w:p w14:paraId="1EF80C42" w14:textId="77777777" w:rsidR="007220B3" w:rsidRPr="00E13132" w:rsidRDefault="007220B3" w:rsidP="00733EEF">
            <w:pPr>
              <w:pStyle w:val="TableParagraph"/>
              <w:spacing w:line="240" w:lineRule="auto"/>
              <w:ind w:left="159" w:right="95"/>
              <w:jc w:val="center"/>
              <w:rPr>
                <w:sz w:val="24"/>
              </w:rPr>
            </w:pPr>
            <w:r w:rsidRPr="00E13132">
              <w:rPr>
                <w:sz w:val="24"/>
              </w:rPr>
              <w:t>X24</w:t>
            </w:r>
          </w:p>
        </w:tc>
        <w:tc>
          <w:tcPr>
            <w:tcW w:w="2266" w:type="dxa"/>
          </w:tcPr>
          <w:p w14:paraId="2CFB1087" w14:textId="77777777" w:rsidR="007220B3" w:rsidRPr="00E13132" w:rsidRDefault="007220B3" w:rsidP="00733EEF">
            <w:pPr>
              <w:pStyle w:val="TableParagraph"/>
              <w:spacing w:line="240" w:lineRule="auto"/>
              <w:ind w:left="770" w:right="702"/>
              <w:jc w:val="center"/>
              <w:rPr>
                <w:sz w:val="24"/>
              </w:rPr>
            </w:pPr>
            <w:r w:rsidRPr="00E13132">
              <w:rPr>
                <w:sz w:val="24"/>
              </w:rPr>
              <w:t>0,695</w:t>
            </w:r>
          </w:p>
        </w:tc>
        <w:tc>
          <w:tcPr>
            <w:tcW w:w="2263" w:type="dxa"/>
          </w:tcPr>
          <w:p w14:paraId="36B5C8A3"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76DED487"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116AE9E2" w14:textId="77777777">
        <w:trPr>
          <w:trHeight w:val="268"/>
        </w:trPr>
        <w:tc>
          <w:tcPr>
            <w:tcW w:w="1135" w:type="dxa"/>
          </w:tcPr>
          <w:p w14:paraId="656F2792" w14:textId="77777777" w:rsidR="007220B3" w:rsidRPr="00E13132" w:rsidRDefault="007220B3" w:rsidP="00733EEF">
            <w:pPr>
              <w:pStyle w:val="TableParagraph"/>
              <w:spacing w:line="240" w:lineRule="auto"/>
              <w:ind w:left="159" w:right="95"/>
              <w:jc w:val="center"/>
              <w:rPr>
                <w:sz w:val="24"/>
              </w:rPr>
            </w:pPr>
            <w:r w:rsidRPr="00E13132">
              <w:rPr>
                <w:sz w:val="24"/>
              </w:rPr>
              <w:t>X25</w:t>
            </w:r>
          </w:p>
        </w:tc>
        <w:tc>
          <w:tcPr>
            <w:tcW w:w="2266" w:type="dxa"/>
          </w:tcPr>
          <w:p w14:paraId="744DEF17" w14:textId="77777777" w:rsidR="007220B3" w:rsidRPr="00E13132" w:rsidRDefault="007220B3" w:rsidP="00733EEF">
            <w:pPr>
              <w:pStyle w:val="TableParagraph"/>
              <w:spacing w:line="240" w:lineRule="auto"/>
              <w:ind w:left="770" w:right="702"/>
              <w:jc w:val="center"/>
              <w:rPr>
                <w:sz w:val="24"/>
              </w:rPr>
            </w:pPr>
            <w:r w:rsidRPr="00E13132">
              <w:rPr>
                <w:sz w:val="24"/>
              </w:rPr>
              <w:t>0,624</w:t>
            </w:r>
          </w:p>
        </w:tc>
        <w:tc>
          <w:tcPr>
            <w:tcW w:w="2263" w:type="dxa"/>
          </w:tcPr>
          <w:p w14:paraId="6CDA4A80"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0D69082A"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6F549B1F" w14:textId="77777777">
        <w:trPr>
          <w:trHeight w:val="270"/>
        </w:trPr>
        <w:tc>
          <w:tcPr>
            <w:tcW w:w="1135" w:type="dxa"/>
          </w:tcPr>
          <w:p w14:paraId="4D9B4689" w14:textId="77777777" w:rsidR="007220B3" w:rsidRPr="00E13132" w:rsidRDefault="007220B3" w:rsidP="00733EEF">
            <w:pPr>
              <w:pStyle w:val="TableParagraph"/>
              <w:spacing w:line="240" w:lineRule="auto"/>
              <w:ind w:left="159" w:right="95"/>
              <w:jc w:val="center"/>
              <w:rPr>
                <w:sz w:val="24"/>
              </w:rPr>
            </w:pPr>
            <w:r w:rsidRPr="00E13132">
              <w:rPr>
                <w:sz w:val="24"/>
              </w:rPr>
              <w:t>X31</w:t>
            </w:r>
          </w:p>
        </w:tc>
        <w:tc>
          <w:tcPr>
            <w:tcW w:w="2266" w:type="dxa"/>
          </w:tcPr>
          <w:p w14:paraId="58EDE1E4" w14:textId="77777777" w:rsidR="007220B3" w:rsidRPr="00E13132" w:rsidRDefault="007220B3" w:rsidP="00733EEF">
            <w:pPr>
              <w:pStyle w:val="TableParagraph"/>
              <w:spacing w:line="240" w:lineRule="auto"/>
              <w:ind w:left="770" w:right="702"/>
              <w:jc w:val="center"/>
              <w:rPr>
                <w:sz w:val="24"/>
              </w:rPr>
            </w:pPr>
            <w:r w:rsidRPr="00E13132">
              <w:rPr>
                <w:sz w:val="24"/>
              </w:rPr>
              <w:t>0,667</w:t>
            </w:r>
          </w:p>
        </w:tc>
        <w:tc>
          <w:tcPr>
            <w:tcW w:w="2263" w:type="dxa"/>
          </w:tcPr>
          <w:p w14:paraId="38FFC5CA"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4753A7AE"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4FD94C68" w14:textId="77777777">
        <w:trPr>
          <w:trHeight w:val="270"/>
        </w:trPr>
        <w:tc>
          <w:tcPr>
            <w:tcW w:w="1135" w:type="dxa"/>
          </w:tcPr>
          <w:p w14:paraId="1BCFD718" w14:textId="77777777" w:rsidR="007220B3" w:rsidRPr="00E13132" w:rsidRDefault="007220B3" w:rsidP="00733EEF">
            <w:pPr>
              <w:pStyle w:val="TableParagraph"/>
              <w:spacing w:line="240" w:lineRule="auto"/>
              <w:ind w:left="159" w:right="95"/>
              <w:jc w:val="center"/>
              <w:rPr>
                <w:sz w:val="24"/>
              </w:rPr>
            </w:pPr>
            <w:r w:rsidRPr="00E13132">
              <w:rPr>
                <w:sz w:val="24"/>
              </w:rPr>
              <w:t>X32</w:t>
            </w:r>
          </w:p>
        </w:tc>
        <w:tc>
          <w:tcPr>
            <w:tcW w:w="2266" w:type="dxa"/>
          </w:tcPr>
          <w:p w14:paraId="0F7B7DAD" w14:textId="77777777" w:rsidR="007220B3" w:rsidRPr="00E13132" w:rsidRDefault="007220B3" w:rsidP="00733EEF">
            <w:pPr>
              <w:pStyle w:val="TableParagraph"/>
              <w:spacing w:line="240" w:lineRule="auto"/>
              <w:ind w:left="770" w:right="702"/>
              <w:jc w:val="center"/>
              <w:rPr>
                <w:sz w:val="24"/>
              </w:rPr>
            </w:pPr>
            <w:r w:rsidRPr="00E13132">
              <w:rPr>
                <w:sz w:val="24"/>
              </w:rPr>
              <w:t>0,667</w:t>
            </w:r>
          </w:p>
        </w:tc>
        <w:tc>
          <w:tcPr>
            <w:tcW w:w="2263" w:type="dxa"/>
          </w:tcPr>
          <w:p w14:paraId="0F91140B"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4BBA9455"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44F8349B" w14:textId="77777777">
        <w:trPr>
          <w:trHeight w:val="268"/>
        </w:trPr>
        <w:tc>
          <w:tcPr>
            <w:tcW w:w="1135" w:type="dxa"/>
          </w:tcPr>
          <w:p w14:paraId="5E550F37" w14:textId="77777777" w:rsidR="007220B3" w:rsidRPr="00E13132" w:rsidRDefault="007220B3" w:rsidP="00733EEF">
            <w:pPr>
              <w:pStyle w:val="TableParagraph"/>
              <w:spacing w:line="240" w:lineRule="auto"/>
              <w:ind w:left="159" w:right="95"/>
              <w:jc w:val="center"/>
              <w:rPr>
                <w:sz w:val="24"/>
              </w:rPr>
            </w:pPr>
            <w:r w:rsidRPr="00E13132">
              <w:rPr>
                <w:sz w:val="24"/>
              </w:rPr>
              <w:t>X33</w:t>
            </w:r>
          </w:p>
        </w:tc>
        <w:tc>
          <w:tcPr>
            <w:tcW w:w="2266" w:type="dxa"/>
          </w:tcPr>
          <w:p w14:paraId="00359E3B" w14:textId="77777777" w:rsidR="007220B3" w:rsidRPr="00E13132" w:rsidRDefault="007220B3" w:rsidP="00733EEF">
            <w:pPr>
              <w:pStyle w:val="TableParagraph"/>
              <w:spacing w:line="240" w:lineRule="auto"/>
              <w:ind w:left="770" w:right="702"/>
              <w:jc w:val="center"/>
              <w:rPr>
                <w:sz w:val="24"/>
              </w:rPr>
            </w:pPr>
            <w:r w:rsidRPr="00E13132">
              <w:rPr>
                <w:sz w:val="24"/>
              </w:rPr>
              <w:t>0,825</w:t>
            </w:r>
          </w:p>
        </w:tc>
        <w:tc>
          <w:tcPr>
            <w:tcW w:w="2263" w:type="dxa"/>
          </w:tcPr>
          <w:p w14:paraId="2403EA78"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4546B771"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62421350" w14:textId="77777777">
        <w:trPr>
          <w:trHeight w:val="270"/>
        </w:trPr>
        <w:tc>
          <w:tcPr>
            <w:tcW w:w="1135" w:type="dxa"/>
          </w:tcPr>
          <w:p w14:paraId="0106EDE3" w14:textId="77777777" w:rsidR="007220B3" w:rsidRPr="00E13132" w:rsidRDefault="007220B3" w:rsidP="00733EEF">
            <w:pPr>
              <w:pStyle w:val="TableParagraph"/>
              <w:spacing w:line="240" w:lineRule="auto"/>
              <w:ind w:left="159" w:right="95"/>
              <w:jc w:val="center"/>
              <w:rPr>
                <w:sz w:val="24"/>
              </w:rPr>
            </w:pPr>
            <w:r w:rsidRPr="00E13132">
              <w:rPr>
                <w:sz w:val="24"/>
              </w:rPr>
              <w:t>X34</w:t>
            </w:r>
          </w:p>
        </w:tc>
        <w:tc>
          <w:tcPr>
            <w:tcW w:w="2266" w:type="dxa"/>
          </w:tcPr>
          <w:p w14:paraId="01E0CD33" w14:textId="77777777" w:rsidR="007220B3" w:rsidRPr="00E13132" w:rsidRDefault="007220B3" w:rsidP="00733EEF">
            <w:pPr>
              <w:pStyle w:val="TableParagraph"/>
              <w:spacing w:line="240" w:lineRule="auto"/>
              <w:ind w:left="770" w:right="702"/>
              <w:jc w:val="center"/>
              <w:rPr>
                <w:sz w:val="24"/>
              </w:rPr>
            </w:pPr>
            <w:r w:rsidRPr="00E13132">
              <w:rPr>
                <w:sz w:val="24"/>
              </w:rPr>
              <w:t>0,596</w:t>
            </w:r>
          </w:p>
        </w:tc>
        <w:tc>
          <w:tcPr>
            <w:tcW w:w="2263" w:type="dxa"/>
          </w:tcPr>
          <w:p w14:paraId="282CC5B1"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58A8E410"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5AFD0937" w14:textId="77777777">
        <w:trPr>
          <w:trHeight w:val="270"/>
        </w:trPr>
        <w:tc>
          <w:tcPr>
            <w:tcW w:w="1135" w:type="dxa"/>
          </w:tcPr>
          <w:p w14:paraId="1BEBCFF6" w14:textId="77777777" w:rsidR="007220B3" w:rsidRPr="00E13132" w:rsidRDefault="007220B3" w:rsidP="00733EEF">
            <w:pPr>
              <w:pStyle w:val="TableParagraph"/>
              <w:spacing w:line="240" w:lineRule="auto"/>
              <w:ind w:left="159" w:right="95"/>
              <w:jc w:val="center"/>
              <w:rPr>
                <w:sz w:val="24"/>
              </w:rPr>
            </w:pPr>
            <w:r w:rsidRPr="00E13132">
              <w:rPr>
                <w:sz w:val="24"/>
              </w:rPr>
              <w:t>X35</w:t>
            </w:r>
          </w:p>
        </w:tc>
        <w:tc>
          <w:tcPr>
            <w:tcW w:w="2266" w:type="dxa"/>
          </w:tcPr>
          <w:p w14:paraId="4095D96C" w14:textId="77777777" w:rsidR="007220B3" w:rsidRPr="00E13132" w:rsidRDefault="007220B3" w:rsidP="00733EEF">
            <w:pPr>
              <w:pStyle w:val="TableParagraph"/>
              <w:spacing w:line="240" w:lineRule="auto"/>
              <w:ind w:left="770" w:right="702"/>
              <w:jc w:val="center"/>
              <w:rPr>
                <w:sz w:val="24"/>
              </w:rPr>
            </w:pPr>
            <w:r w:rsidRPr="00E13132">
              <w:rPr>
                <w:sz w:val="24"/>
              </w:rPr>
              <w:t>0,687</w:t>
            </w:r>
          </w:p>
        </w:tc>
        <w:tc>
          <w:tcPr>
            <w:tcW w:w="2263" w:type="dxa"/>
          </w:tcPr>
          <w:p w14:paraId="4FC2E1E5"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0260E9FC"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0497E34C" w14:textId="77777777">
        <w:trPr>
          <w:trHeight w:val="268"/>
        </w:trPr>
        <w:tc>
          <w:tcPr>
            <w:tcW w:w="1135" w:type="dxa"/>
          </w:tcPr>
          <w:p w14:paraId="38576451" w14:textId="77777777" w:rsidR="007220B3" w:rsidRPr="00E13132" w:rsidRDefault="007220B3" w:rsidP="00733EEF">
            <w:pPr>
              <w:pStyle w:val="TableParagraph"/>
              <w:spacing w:line="240" w:lineRule="auto"/>
              <w:ind w:left="159" w:right="95"/>
              <w:jc w:val="center"/>
              <w:rPr>
                <w:sz w:val="24"/>
              </w:rPr>
            </w:pPr>
            <w:r w:rsidRPr="00E13132">
              <w:rPr>
                <w:sz w:val="24"/>
              </w:rPr>
              <w:t>X41</w:t>
            </w:r>
          </w:p>
        </w:tc>
        <w:tc>
          <w:tcPr>
            <w:tcW w:w="2266" w:type="dxa"/>
          </w:tcPr>
          <w:p w14:paraId="0BB04009" w14:textId="77777777" w:rsidR="007220B3" w:rsidRPr="00E13132" w:rsidRDefault="007220B3" w:rsidP="00733EEF">
            <w:pPr>
              <w:pStyle w:val="TableParagraph"/>
              <w:spacing w:line="240" w:lineRule="auto"/>
              <w:ind w:left="770" w:right="702"/>
              <w:jc w:val="center"/>
              <w:rPr>
                <w:sz w:val="24"/>
              </w:rPr>
            </w:pPr>
            <w:r w:rsidRPr="00E13132">
              <w:rPr>
                <w:sz w:val="24"/>
              </w:rPr>
              <w:t>0,630</w:t>
            </w:r>
          </w:p>
        </w:tc>
        <w:tc>
          <w:tcPr>
            <w:tcW w:w="2263" w:type="dxa"/>
          </w:tcPr>
          <w:p w14:paraId="03954D20"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11BC6C6A"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25ACCAB1" w14:textId="77777777">
        <w:trPr>
          <w:trHeight w:val="270"/>
        </w:trPr>
        <w:tc>
          <w:tcPr>
            <w:tcW w:w="1135" w:type="dxa"/>
          </w:tcPr>
          <w:p w14:paraId="51F78458" w14:textId="77777777" w:rsidR="007220B3" w:rsidRPr="00E13132" w:rsidRDefault="007220B3" w:rsidP="00733EEF">
            <w:pPr>
              <w:pStyle w:val="TableParagraph"/>
              <w:spacing w:line="240" w:lineRule="auto"/>
              <w:ind w:left="159" w:right="95"/>
              <w:jc w:val="center"/>
              <w:rPr>
                <w:sz w:val="24"/>
              </w:rPr>
            </w:pPr>
            <w:r w:rsidRPr="00E13132">
              <w:rPr>
                <w:sz w:val="24"/>
              </w:rPr>
              <w:t>X42</w:t>
            </w:r>
          </w:p>
        </w:tc>
        <w:tc>
          <w:tcPr>
            <w:tcW w:w="2266" w:type="dxa"/>
          </w:tcPr>
          <w:p w14:paraId="1F9D047B" w14:textId="77777777" w:rsidR="007220B3" w:rsidRPr="00E13132" w:rsidRDefault="007220B3" w:rsidP="00733EEF">
            <w:pPr>
              <w:pStyle w:val="TableParagraph"/>
              <w:spacing w:line="240" w:lineRule="auto"/>
              <w:ind w:left="770" w:right="702"/>
              <w:jc w:val="center"/>
              <w:rPr>
                <w:sz w:val="24"/>
              </w:rPr>
            </w:pPr>
            <w:r w:rsidRPr="00E13132">
              <w:rPr>
                <w:sz w:val="24"/>
              </w:rPr>
              <w:t>0,576</w:t>
            </w:r>
          </w:p>
        </w:tc>
        <w:tc>
          <w:tcPr>
            <w:tcW w:w="2263" w:type="dxa"/>
          </w:tcPr>
          <w:p w14:paraId="65C1945C"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4E6577AB"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7A7659A7" w14:textId="77777777">
        <w:trPr>
          <w:trHeight w:val="270"/>
        </w:trPr>
        <w:tc>
          <w:tcPr>
            <w:tcW w:w="1135" w:type="dxa"/>
          </w:tcPr>
          <w:p w14:paraId="70E8AD88" w14:textId="77777777" w:rsidR="007220B3" w:rsidRPr="00E13132" w:rsidRDefault="007220B3" w:rsidP="00733EEF">
            <w:pPr>
              <w:pStyle w:val="TableParagraph"/>
              <w:spacing w:line="240" w:lineRule="auto"/>
              <w:ind w:left="159" w:right="95"/>
              <w:jc w:val="center"/>
              <w:rPr>
                <w:sz w:val="24"/>
              </w:rPr>
            </w:pPr>
            <w:r w:rsidRPr="00E13132">
              <w:rPr>
                <w:sz w:val="24"/>
              </w:rPr>
              <w:t>X43</w:t>
            </w:r>
          </w:p>
        </w:tc>
        <w:tc>
          <w:tcPr>
            <w:tcW w:w="2266" w:type="dxa"/>
          </w:tcPr>
          <w:p w14:paraId="29563451" w14:textId="77777777" w:rsidR="007220B3" w:rsidRPr="00E13132" w:rsidRDefault="007220B3" w:rsidP="00733EEF">
            <w:pPr>
              <w:pStyle w:val="TableParagraph"/>
              <w:spacing w:line="240" w:lineRule="auto"/>
              <w:ind w:left="770" w:right="702"/>
              <w:jc w:val="center"/>
              <w:rPr>
                <w:sz w:val="24"/>
              </w:rPr>
            </w:pPr>
            <w:r w:rsidRPr="00E13132">
              <w:rPr>
                <w:sz w:val="24"/>
              </w:rPr>
              <w:t>0,523</w:t>
            </w:r>
          </w:p>
        </w:tc>
        <w:tc>
          <w:tcPr>
            <w:tcW w:w="2263" w:type="dxa"/>
          </w:tcPr>
          <w:p w14:paraId="6B21CF48"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0B19DE6B"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56EEACBB" w14:textId="77777777">
        <w:trPr>
          <w:trHeight w:val="268"/>
        </w:trPr>
        <w:tc>
          <w:tcPr>
            <w:tcW w:w="1135" w:type="dxa"/>
          </w:tcPr>
          <w:p w14:paraId="295A5102" w14:textId="77777777" w:rsidR="007220B3" w:rsidRPr="00E13132" w:rsidRDefault="007220B3" w:rsidP="00733EEF">
            <w:pPr>
              <w:pStyle w:val="TableParagraph"/>
              <w:spacing w:line="240" w:lineRule="auto"/>
              <w:ind w:left="163" w:right="94"/>
              <w:jc w:val="center"/>
              <w:rPr>
                <w:sz w:val="24"/>
              </w:rPr>
            </w:pPr>
            <w:r w:rsidRPr="00E13132">
              <w:rPr>
                <w:sz w:val="24"/>
              </w:rPr>
              <w:t>Y11</w:t>
            </w:r>
          </w:p>
        </w:tc>
        <w:tc>
          <w:tcPr>
            <w:tcW w:w="2266" w:type="dxa"/>
          </w:tcPr>
          <w:p w14:paraId="08E27E97" w14:textId="77777777" w:rsidR="007220B3" w:rsidRPr="00E13132" w:rsidRDefault="007220B3" w:rsidP="00733EEF">
            <w:pPr>
              <w:pStyle w:val="TableParagraph"/>
              <w:spacing w:line="240" w:lineRule="auto"/>
              <w:ind w:left="770" w:right="702"/>
              <w:jc w:val="center"/>
              <w:rPr>
                <w:sz w:val="24"/>
              </w:rPr>
            </w:pPr>
            <w:r w:rsidRPr="00E13132">
              <w:rPr>
                <w:sz w:val="24"/>
              </w:rPr>
              <w:t>0,590</w:t>
            </w:r>
          </w:p>
        </w:tc>
        <w:tc>
          <w:tcPr>
            <w:tcW w:w="2263" w:type="dxa"/>
          </w:tcPr>
          <w:p w14:paraId="741F178E"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67D7A555"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303FD622" w14:textId="77777777">
        <w:trPr>
          <w:trHeight w:val="271"/>
        </w:trPr>
        <w:tc>
          <w:tcPr>
            <w:tcW w:w="1135" w:type="dxa"/>
          </w:tcPr>
          <w:p w14:paraId="1D656FA2" w14:textId="77777777" w:rsidR="007220B3" w:rsidRPr="00E13132" w:rsidRDefault="007220B3" w:rsidP="00733EEF">
            <w:pPr>
              <w:pStyle w:val="TableParagraph"/>
              <w:spacing w:line="240" w:lineRule="auto"/>
              <w:ind w:left="163" w:right="94"/>
              <w:jc w:val="center"/>
              <w:rPr>
                <w:sz w:val="24"/>
              </w:rPr>
            </w:pPr>
            <w:r w:rsidRPr="00E13132">
              <w:rPr>
                <w:sz w:val="24"/>
              </w:rPr>
              <w:t>Y12</w:t>
            </w:r>
          </w:p>
        </w:tc>
        <w:tc>
          <w:tcPr>
            <w:tcW w:w="2266" w:type="dxa"/>
          </w:tcPr>
          <w:p w14:paraId="57784A54" w14:textId="77777777" w:rsidR="007220B3" w:rsidRPr="00E13132" w:rsidRDefault="007220B3" w:rsidP="00733EEF">
            <w:pPr>
              <w:pStyle w:val="TableParagraph"/>
              <w:spacing w:line="240" w:lineRule="auto"/>
              <w:ind w:left="770" w:right="702"/>
              <w:jc w:val="center"/>
              <w:rPr>
                <w:sz w:val="24"/>
              </w:rPr>
            </w:pPr>
            <w:r w:rsidRPr="00E13132">
              <w:rPr>
                <w:sz w:val="24"/>
              </w:rPr>
              <w:t>0,738</w:t>
            </w:r>
          </w:p>
        </w:tc>
        <w:tc>
          <w:tcPr>
            <w:tcW w:w="2263" w:type="dxa"/>
          </w:tcPr>
          <w:p w14:paraId="3CC8665C"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6F0BBC33"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31A25E57" w14:textId="77777777">
        <w:trPr>
          <w:trHeight w:val="270"/>
        </w:trPr>
        <w:tc>
          <w:tcPr>
            <w:tcW w:w="1135" w:type="dxa"/>
          </w:tcPr>
          <w:p w14:paraId="1C069585" w14:textId="77777777" w:rsidR="007220B3" w:rsidRPr="00E13132" w:rsidRDefault="007220B3" w:rsidP="00733EEF">
            <w:pPr>
              <w:pStyle w:val="TableParagraph"/>
              <w:spacing w:line="240" w:lineRule="auto"/>
              <w:ind w:left="163" w:right="94"/>
              <w:jc w:val="center"/>
              <w:rPr>
                <w:sz w:val="24"/>
              </w:rPr>
            </w:pPr>
            <w:r w:rsidRPr="00E13132">
              <w:rPr>
                <w:sz w:val="24"/>
              </w:rPr>
              <w:t>Y13</w:t>
            </w:r>
          </w:p>
        </w:tc>
        <w:tc>
          <w:tcPr>
            <w:tcW w:w="2266" w:type="dxa"/>
          </w:tcPr>
          <w:p w14:paraId="43A2C783" w14:textId="77777777" w:rsidR="007220B3" w:rsidRPr="00E13132" w:rsidRDefault="007220B3" w:rsidP="00733EEF">
            <w:pPr>
              <w:pStyle w:val="TableParagraph"/>
              <w:spacing w:line="240" w:lineRule="auto"/>
              <w:ind w:left="770" w:right="702"/>
              <w:jc w:val="center"/>
              <w:rPr>
                <w:sz w:val="24"/>
              </w:rPr>
            </w:pPr>
            <w:r w:rsidRPr="00E13132">
              <w:rPr>
                <w:sz w:val="24"/>
              </w:rPr>
              <w:t>0,758</w:t>
            </w:r>
          </w:p>
        </w:tc>
        <w:tc>
          <w:tcPr>
            <w:tcW w:w="2263" w:type="dxa"/>
          </w:tcPr>
          <w:p w14:paraId="56CCCF45"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0A386C60"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18321B5C" w14:textId="77777777">
        <w:trPr>
          <w:trHeight w:val="268"/>
        </w:trPr>
        <w:tc>
          <w:tcPr>
            <w:tcW w:w="1135" w:type="dxa"/>
          </w:tcPr>
          <w:p w14:paraId="3D0A03AD" w14:textId="77777777" w:rsidR="007220B3" w:rsidRPr="00E13132" w:rsidRDefault="007220B3" w:rsidP="00733EEF">
            <w:pPr>
              <w:pStyle w:val="TableParagraph"/>
              <w:spacing w:line="240" w:lineRule="auto"/>
              <w:ind w:left="163" w:right="94"/>
              <w:jc w:val="center"/>
              <w:rPr>
                <w:sz w:val="24"/>
              </w:rPr>
            </w:pPr>
            <w:r w:rsidRPr="00E13132">
              <w:rPr>
                <w:sz w:val="24"/>
              </w:rPr>
              <w:t>Y14</w:t>
            </w:r>
          </w:p>
        </w:tc>
        <w:tc>
          <w:tcPr>
            <w:tcW w:w="2266" w:type="dxa"/>
          </w:tcPr>
          <w:p w14:paraId="443BD60B" w14:textId="77777777" w:rsidR="007220B3" w:rsidRPr="00E13132" w:rsidRDefault="007220B3" w:rsidP="00733EEF">
            <w:pPr>
              <w:pStyle w:val="TableParagraph"/>
              <w:spacing w:line="240" w:lineRule="auto"/>
              <w:ind w:left="770" w:right="702"/>
              <w:jc w:val="center"/>
              <w:rPr>
                <w:sz w:val="24"/>
              </w:rPr>
            </w:pPr>
            <w:r w:rsidRPr="00E13132">
              <w:rPr>
                <w:sz w:val="24"/>
              </w:rPr>
              <w:t>0,750</w:t>
            </w:r>
          </w:p>
        </w:tc>
        <w:tc>
          <w:tcPr>
            <w:tcW w:w="2263" w:type="dxa"/>
          </w:tcPr>
          <w:p w14:paraId="468F47CD"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01C25B38" w14:textId="77777777" w:rsidR="007220B3" w:rsidRPr="00E13132" w:rsidRDefault="007220B3" w:rsidP="00733EEF">
            <w:pPr>
              <w:pStyle w:val="TableParagraph"/>
              <w:spacing w:line="240" w:lineRule="auto"/>
              <w:ind w:left="108"/>
              <w:rPr>
                <w:sz w:val="24"/>
              </w:rPr>
            </w:pPr>
            <w:r w:rsidRPr="00E13132">
              <w:rPr>
                <w:sz w:val="24"/>
              </w:rPr>
              <w:t>Valid</w:t>
            </w:r>
          </w:p>
        </w:tc>
      </w:tr>
      <w:tr w:rsidR="007220B3" w:rsidRPr="00E13132" w14:paraId="7C6E4EFB" w14:textId="77777777">
        <w:trPr>
          <w:trHeight w:val="270"/>
        </w:trPr>
        <w:tc>
          <w:tcPr>
            <w:tcW w:w="1135" w:type="dxa"/>
          </w:tcPr>
          <w:p w14:paraId="55504BC0" w14:textId="77777777" w:rsidR="007220B3" w:rsidRPr="00E13132" w:rsidRDefault="007220B3" w:rsidP="00733EEF">
            <w:pPr>
              <w:pStyle w:val="TableParagraph"/>
              <w:spacing w:line="240" w:lineRule="auto"/>
              <w:ind w:left="163" w:right="94"/>
              <w:jc w:val="center"/>
              <w:rPr>
                <w:sz w:val="24"/>
              </w:rPr>
            </w:pPr>
            <w:r w:rsidRPr="00E13132">
              <w:rPr>
                <w:sz w:val="24"/>
              </w:rPr>
              <w:t>Y15</w:t>
            </w:r>
          </w:p>
        </w:tc>
        <w:tc>
          <w:tcPr>
            <w:tcW w:w="2266" w:type="dxa"/>
          </w:tcPr>
          <w:p w14:paraId="0476DF7E" w14:textId="77777777" w:rsidR="007220B3" w:rsidRPr="00E13132" w:rsidRDefault="007220B3" w:rsidP="00733EEF">
            <w:pPr>
              <w:pStyle w:val="TableParagraph"/>
              <w:spacing w:line="240" w:lineRule="auto"/>
              <w:ind w:left="770" w:right="702"/>
              <w:jc w:val="center"/>
              <w:rPr>
                <w:sz w:val="24"/>
              </w:rPr>
            </w:pPr>
            <w:r w:rsidRPr="00E13132">
              <w:rPr>
                <w:sz w:val="24"/>
              </w:rPr>
              <w:t>0,752</w:t>
            </w:r>
          </w:p>
        </w:tc>
        <w:tc>
          <w:tcPr>
            <w:tcW w:w="2263" w:type="dxa"/>
          </w:tcPr>
          <w:p w14:paraId="5F6896F9" w14:textId="77777777" w:rsidR="007220B3" w:rsidRPr="00E13132" w:rsidRDefault="007220B3" w:rsidP="00733EEF">
            <w:pPr>
              <w:pStyle w:val="TableParagraph"/>
              <w:spacing w:line="240" w:lineRule="auto"/>
              <w:ind w:left="810" w:right="742"/>
              <w:jc w:val="center"/>
              <w:rPr>
                <w:sz w:val="24"/>
              </w:rPr>
            </w:pPr>
            <w:r w:rsidRPr="00E13132">
              <w:rPr>
                <w:sz w:val="24"/>
              </w:rPr>
              <w:t>0,2227</w:t>
            </w:r>
          </w:p>
        </w:tc>
        <w:tc>
          <w:tcPr>
            <w:tcW w:w="2268" w:type="dxa"/>
          </w:tcPr>
          <w:p w14:paraId="4A74C31F" w14:textId="77777777" w:rsidR="007220B3" w:rsidRPr="00E13132" w:rsidRDefault="007220B3" w:rsidP="00733EEF">
            <w:pPr>
              <w:pStyle w:val="TableParagraph"/>
              <w:spacing w:line="240" w:lineRule="auto"/>
              <w:ind w:left="108"/>
              <w:rPr>
                <w:sz w:val="24"/>
              </w:rPr>
            </w:pPr>
            <w:r w:rsidRPr="00E13132">
              <w:rPr>
                <w:sz w:val="24"/>
              </w:rPr>
              <w:t>Valid</w:t>
            </w:r>
          </w:p>
        </w:tc>
      </w:tr>
    </w:tbl>
    <w:p w14:paraId="4F9B1D55" w14:textId="11320AAA" w:rsidR="00EA46DC" w:rsidRPr="00E13132" w:rsidRDefault="006B3533" w:rsidP="007220B3">
      <w:pPr>
        <w:ind w:left="815"/>
        <w:rPr>
          <w:w w:val="95"/>
        </w:rPr>
      </w:pPr>
      <w:r w:rsidRPr="00E13132">
        <w:rPr>
          <w:w w:val="95"/>
        </w:rPr>
        <w:t xml:space="preserve">Sumber: </w:t>
      </w:r>
      <w:r w:rsidR="00E74A00">
        <w:rPr>
          <w:w w:val="95"/>
        </w:rPr>
        <w:t>Data Diolah</w:t>
      </w:r>
    </w:p>
    <w:p w14:paraId="6DB856B7" w14:textId="77777777" w:rsidR="007220B3" w:rsidRPr="00E13132" w:rsidRDefault="007220B3" w:rsidP="007220B3">
      <w:pPr>
        <w:ind w:left="815"/>
      </w:pPr>
    </w:p>
    <w:p w14:paraId="0CC1147B" w14:textId="77777777" w:rsidR="00EA46DC" w:rsidRPr="00E13132" w:rsidRDefault="006B3533" w:rsidP="00733EEF">
      <w:pPr>
        <w:pStyle w:val="BodyText"/>
        <w:ind w:left="318" w:right="311" w:firstLine="566"/>
        <w:jc w:val="both"/>
      </w:pPr>
      <w:r w:rsidRPr="00E13132">
        <w:rPr>
          <w:w w:val="95"/>
        </w:rPr>
        <w:t xml:space="preserve">Uji Reliabilitas dilakukan untuk mengetahui tingkat konsistensi, akurasi dan prediktabilitas dari variabel. Pengujian reliabilitas dangan menggunakan </w:t>
      </w:r>
      <w:r w:rsidRPr="00E13132">
        <w:rPr>
          <w:i/>
          <w:w w:val="95"/>
        </w:rPr>
        <w:t xml:space="preserve">Cronbach’s alpha. </w:t>
      </w:r>
      <w:r w:rsidRPr="00E13132">
        <w:rPr>
          <w:w w:val="95"/>
        </w:rPr>
        <w:t xml:space="preserve">Hasil uji reliabilitas </w:t>
      </w:r>
      <w:r w:rsidRPr="00E13132">
        <w:t>dapat dilihat pada Tabel 4.</w:t>
      </w:r>
    </w:p>
    <w:p w14:paraId="663B7AEA" w14:textId="77777777" w:rsidR="00EA46DC" w:rsidRPr="00E13132" w:rsidRDefault="006B3533" w:rsidP="00750165">
      <w:pPr>
        <w:pStyle w:val="BodyText"/>
        <w:ind w:left="2478" w:firstLine="402"/>
        <w:jc w:val="both"/>
      </w:pPr>
      <w:r w:rsidRPr="00E13132">
        <w:rPr>
          <w:w w:val="95"/>
        </w:rPr>
        <w:t>Tabel 4 Reliability Statistics</w:t>
      </w:r>
    </w:p>
    <w:p w14:paraId="12E740BF" w14:textId="77777777" w:rsidR="00EA46DC" w:rsidRPr="00E13132" w:rsidRDefault="00EA46DC" w:rsidP="00733EEF">
      <w:pPr>
        <w:pStyle w:val="BodyText"/>
        <w:rPr>
          <w:sz w:val="18"/>
        </w:rPr>
      </w:pPr>
    </w:p>
    <w:tbl>
      <w:tblPr>
        <w:tblW w:w="0" w:type="auto"/>
        <w:tblInd w:w="9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4"/>
        <w:gridCol w:w="2264"/>
        <w:gridCol w:w="1424"/>
        <w:gridCol w:w="2266"/>
      </w:tblGrid>
      <w:tr w:rsidR="00EA46DC" w:rsidRPr="00E13132" w14:paraId="57623D08" w14:textId="77777777">
        <w:trPr>
          <w:trHeight w:val="390"/>
        </w:trPr>
        <w:tc>
          <w:tcPr>
            <w:tcW w:w="994" w:type="dxa"/>
          </w:tcPr>
          <w:p w14:paraId="4CAB9BC7" w14:textId="77777777" w:rsidR="00EA46DC" w:rsidRPr="00E13132" w:rsidRDefault="006B3533" w:rsidP="00733EEF">
            <w:pPr>
              <w:pStyle w:val="TableParagraph"/>
              <w:spacing w:line="240" w:lineRule="auto"/>
              <w:ind w:left="107"/>
              <w:rPr>
                <w:sz w:val="24"/>
              </w:rPr>
            </w:pPr>
            <w:r w:rsidRPr="00E13132">
              <w:rPr>
                <w:sz w:val="24"/>
              </w:rPr>
              <w:t>Variabel</w:t>
            </w:r>
          </w:p>
        </w:tc>
        <w:tc>
          <w:tcPr>
            <w:tcW w:w="2264" w:type="dxa"/>
          </w:tcPr>
          <w:p w14:paraId="6E840A91" w14:textId="77777777" w:rsidR="00EA46DC" w:rsidRPr="00E13132" w:rsidRDefault="006B3533" w:rsidP="00733EEF">
            <w:pPr>
              <w:pStyle w:val="TableParagraph"/>
              <w:spacing w:line="240" w:lineRule="auto"/>
              <w:ind w:left="105"/>
              <w:rPr>
                <w:sz w:val="24"/>
              </w:rPr>
            </w:pPr>
            <w:r w:rsidRPr="00E13132">
              <w:rPr>
                <w:w w:val="95"/>
                <w:sz w:val="24"/>
              </w:rPr>
              <w:t>Cronbach’s Alpha</w:t>
            </w:r>
          </w:p>
        </w:tc>
        <w:tc>
          <w:tcPr>
            <w:tcW w:w="1424" w:type="dxa"/>
          </w:tcPr>
          <w:p w14:paraId="5A963E62" w14:textId="77777777" w:rsidR="00EA46DC" w:rsidRPr="00E13132" w:rsidRDefault="006B3533" w:rsidP="00733EEF">
            <w:pPr>
              <w:pStyle w:val="TableParagraph"/>
              <w:spacing w:line="240" w:lineRule="auto"/>
              <w:ind w:left="107"/>
              <w:rPr>
                <w:sz w:val="24"/>
              </w:rPr>
            </w:pPr>
            <w:r w:rsidRPr="00E13132">
              <w:rPr>
                <w:sz w:val="24"/>
              </w:rPr>
              <w:t>Siginifikan</w:t>
            </w:r>
          </w:p>
        </w:tc>
        <w:tc>
          <w:tcPr>
            <w:tcW w:w="2266" w:type="dxa"/>
          </w:tcPr>
          <w:p w14:paraId="50E40A0C" w14:textId="77777777" w:rsidR="00EA46DC" w:rsidRPr="00E13132" w:rsidRDefault="006B3533" w:rsidP="00733EEF">
            <w:pPr>
              <w:pStyle w:val="TableParagraph"/>
              <w:spacing w:line="240" w:lineRule="auto"/>
              <w:ind w:left="104"/>
              <w:rPr>
                <w:sz w:val="24"/>
              </w:rPr>
            </w:pPr>
            <w:r w:rsidRPr="00E13132">
              <w:rPr>
                <w:sz w:val="24"/>
              </w:rPr>
              <w:t>Keterangan</w:t>
            </w:r>
          </w:p>
        </w:tc>
      </w:tr>
      <w:tr w:rsidR="00EA46DC" w:rsidRPr="00E13132" w14:paraId="52834F29" w14:textId="77777777">
        <w:trPr>
          <w:trHeight w:val="391"/>
        </w:trPr>
        <w:tc>
          <w:tcPr>
            <w:tcW w:w="994" w:type="dxa"/>
          </w:tcPr>
          <w:p w14:paraId="6ECC5177" w14:textId="77777777" w:rsidR="00EA46DC" w:rsidRPr="00E13132" w:rsidRDefault="006B3533" w:rsidP="00733EEF">
            <w:pPr>
              <w:pStyle w:val="TableParagraph"/>
              <w:spacing w:line="240" w:lineRule="auto"/>
              <w:ind w:left="107"/>
              <w:rPr>
                <w:sz w:val="24"/>
              </w:rPr>
            </w:pPr>
            <w:r w:rsidRPr="00E13132">
              <w:rPr>
                <w:sz w:val="24"/>
              </w:rPr>
              <w:t>X1</w:t>
            </w:r>
          </w:p>
        </w:tc>
        <w:tc>
          <w:tcPr>
            <w:tcW w:w="2264" w:type="dxa"/>
          </w:tcPr>
          <w:p w14:paraId="2F5E4236" w14:textId="77777777" w:rsidR="00EA46DC" w:rsidRPr="00E13132" w:rsidRDefault="006B3533" w:rsidP="00733EEF">
            <w:pPr>
              <w:pStyle w:val="TableParagraph"/>
              <w:spacing w:line="240" w:lineRule="auto"/>
              <w:ind w:left="105"/>
              <w:rPr>
                <w:sz w:val="24"/>
              </w:rPr>
            </w:pPr>
            <w:r w:rsidRPr="00E13132">
              <w:rPr>
                <w:sz w:val="24"/>
              </w:rPr>
              <w:t>0,632</w:t>
            </w:r>
          </w:p>
        </w:tc>
        <w:tc>
          <w:tcPr>
            <w:tcW w:w="1424" w:type="dxa"/>
          </w:tcPr>
          <w:p w14:paraId="4E1ECE62" w14:textId="77777777" w:rsidR="00EA46DC" w:rsidRPr="00E13132" w:rsidRDefault="006B3533" w:rsidP="00733EEF">
            <w:pPr>
              <w:pStyle w:val="TableParagraph"/>
              <w:spacing w:line="240" w:lineRule="auto"/>
              <w:ind w:left="107"/>
              <w:rPr>
                <w:sz w:val="24"/>
              </w:rPr>
            </w:pPr>
            <w:r w:rsidRPr="00E13132">
              <w:rPr>
                <w:sz w:val="24"/>
              </w:rPr>
              <w:t>0,60</w:t>
            </w:r>
          </w:p>
        </w:tc>
        <w:tc>
          <w:tcPr>
            <w:tcW w:w="2266" w:type="dxa"/>
          </w:tcPr>
          <w:p w14:paraId="0EE06B5C" w14:textId="77777777" w:rsidR="00EA46DC" w:rsidRPr="00E13132" w:rsidRDefault="006B3533" w:rsidP="00733EEF">
            <w:pPr>
              <w:pStyle w:val="TableParagraph"/>
              <w:spacing w:line="240" w:lineRule="auto"/>
              <w:ind w:left="104"/>
              <w:rPr>
                <w:sz w:val="24"/>
              </w:rPr>
            </w:pPr>
            <w:r w:rsidRPr="00E13132">
              <w:rPr>
                <w:sz w:val="24"/>
              </w:rPr>
              <w:t>Reliabel</w:t>
            </w:r>
          </w:p>
        </w:tc>
      </w:tr>
      <w:tr w:rsidR="00EA46DC" w:rsidRPr="00E13132" w14:paraId="00E64296" w14:textId="77777777">
        <w:trPr>
          <w:trHeight w:val="388"/>
        </w:trPr>
        <w:tc>
          <w:tcPr>
            <w:tcW w:w="994" w:type="dxa"/>
          </w:tcPr>
          <w:p w14:paraId="1280AE37" w14:textId="77777777" w:rsidR="00EA46DC" w:rsidRPr="00E13132" w:rsidRDefault="006B3533" w:rsidP="00733EEF">
            <w:pPr>
              <w:pStyle w:val="TableParagraph"/>
              <w:spacing w:line="240" w:lineRule="auto"/>
              <w:ind w:left="107"/>
              <w:rPr>
                <w:sz w:val="24"/>
              </w:rPr>
            </w:pPr>
            <w:r w:rsidRPr="00E13132">
              <w:rPr>
                <w:sz w:val="24"/>
              </w:rPr>
              <w:t>X2</w:t>
            </w:r>
          </w:p>
        </w:tc>
        <w:tc>
          <w:tcPr>
            <w:tcW w:w="2264" w:type="dxa"/>
          </w:tcPr>
          <w:p w14:paraId="6DA8310B" w14:textId="77777777" w:rsidR="00EA46DC" w:rsidRPr="00E13132" w:rsidRDefault="006B3533" w:rsidP="00733EEF">
            <w:pPr>
              <w:pStyle w:val="TableParagraph"/>
              <w:spacing w:line="240" w:lineRule="auto"/>
              <w:ind w:left="105"/>
              <w:rPr>
                <w:sz w:val="24"/>
              </w:rPr>
            </w:pPr>
            <w:r w:rsidRPr="00E13132">
              <w:rPr>
                <w:sz w:val="24"/>
              </w:rPr>
              <w:t>0,707</w:t>
            </w:r>
          </w:p>
        </w:tc>
        <w:tc>
          <w:tcPr>
            <w:tcW w:w="1424" w:type="dxa"/>
          </w:tcPr>
          <w:p w14:paraId="686E749F" w14:textId="77777777" w:rsidR="00EA46DC" w:rsidRPr="00E13132" w:rsidRDefault="006B3533" w:rsidP="00733EEF">
            <w:pPr>
              <w:pStyle w:val="TableParagraph"/>
              <w:spacing w:line="240" w:lineRule="auto"/>
              <w:ind w:left="107"/>
              <w:rPr>
                <w:sz w:val="24"/>
              </w:rPr>
            </w:pPr>
            <w:r w:rsidRPr="00E13132">
              <w:rPr>
                <w:sz w:val="24"/>
              </w:rPr>
              <w:t>0,60</w:t>
            </w:r>
          </w:p>
        </w:tc>
        <w:tc>
          <w:tcPr>
            <w:tcW w:w="2266" w:type="dxa"/>
          </w:tcPr>
          <w:p w14:paraId="707CDAE4" w14:textId="77777777" w:rsidR="00EA46DC" w:rsidRPr="00E13132" w:rsidRDefault="006B3533" w:rsidP="00733EEF">
            <w:pPr>
              <w:pStyle w:val="TableParagraph"/>
              <w:spacing w:line="240" w:lineRule="auto"/>
              <w:ind w:left="104"/>
              <w:rPr>
                <w:sz w:val="24"/>
              </w:rPr>
            </w:pPr>
            <w:r w:rsidRPr="00E13132">
              <w:rPr>
                <w:sz w:val="24"/>
              </w:rPr>
              <w:t>Reliabel</w:t>
            </w:r>
          </w:p>
        </w:tc>
      </w:tr>
      <w:tr w:rsidR="00EA46DC" w:rsidRPr="00E13132" w14:paraId="79D9E064" w14:textId="77777777">
        <w:trPr>
          <w:trHeight w:val="390"/>
        </w:trPr>
        <w:tc>
          <w:tcPr>
            <w:tcW w:w="994" w:type="dxa"/>
          </w:tcPr>
          <w:p w14:paraId="1C951B62" w14:textId="77777777" w:rsidR="00EA46DC" w:rsidRPr="00E13132" w:rsidRDefault="006B3533" w:rsidP="00733EEF">
            <w:pPr>
              <w:pStyle w:val="TableParagraph"/>
              <w:spacing w:line="240" w:lineRule="auto"/>
              <w:ind w:left="107"/>
              <w:rPr>
                <w:sz w:val="24"/>
              </w:rPr>
            </w:pPr>
            <w:r w:rsidRPr="00E13132">
              <w:rPr>
                <w:sz w:val="24"/>
              </w:rPr>
              <w:t>X3</w:t>
            </w:r>
          </w:p>
        </w:tc>
        <w:tc>
          <w:tcPr>
            <w:tcW w:w="2264" w:type="dxa"/>
          </w:tcPr>
          <w:p w14:paraId="1F483C7F" w14:textId="77777777" w:rsidR="00EA46DC" w:rsidRPr="00E13132" w:rsidRDefault="006B3533" w:rsidP="00733EEF">
            <w:pPr>
              <w:pStyle w:val="TableParagraph"/>
              <w:spacing w:line="240" w:lineRule="auto"/>
              <w:ind w:left="105"/>
              <w:rPr>
                <w:sz w:val="24"/>
              </w:rPr>
            </w:pPr>
            <w:r w:rsidRPr="00E13132">
              <w:rPr>
                <w:sz w:val="24"/>
              </w:rPr>
              <w:t>0,715</w:t>
            </w:r>
          </w:p>
        </w:tc>
        <w:tc>
          <w:tcPr>
            <w:tcW w:w="1424" w:type="dxa"/>
          </w:tcPr>
          <w:p w14:paraId="31459477" w14:textId="77777777" w:rsidR="00EA46DC" w:rsidRPr="00E13132" w:rsidRDefault="006B3533" w:rsidP="00733EEF">
            <w:pPr>
              <w:pStyle w:val="TableParagraph"/>
              <w:spacing w:line="240" w:lineRule="auto"/>
              <w:ind w:left="107"/>
              <w:rPr>
                <w:sz w:val="24"/>
              </w:rPr>
            </w:pPr>
            <w:r w:rsidRPr="00E13132">
              <w:rPr>
                <w:sz w:val="24"/>
              </w:rPr>
              <w:t>0,60</w:t>
            </w:r>
          </w:p>
        </w:tc>
        <w:tc>
          <w:tcPr>
            <w:tcW w:w="2266" w:type="dxa"/>
          </w:tcPr>
          <w:p w14:paraId="555D5D87" w14:textId="77777777" w:rsidR="00EA46DC" w:rsidRPr="00E13132" w:rsidRDefault="006B3533" w:rsidP="00733EEF">
            <w:pPr>
              <w:pStyle w:val="TableParagraph"/>
              <w:spacing w:line="240" w:lineRule="auto"/>
              <w:ind w:left="104"/>
              <w:rPr>
                <w:sz w:val="24"/>
              </w:rPr>
            </w:pPr>
            <w:r w:rsidRPr="00E13132">
              <w:rPr>
                <w:sz w:val="24"/>
              </w:rPr>
              <w:t>Reliabel</w:t>
            </w:r>
          </w:p>
        </w:tc>
      </w:tr>
      <w:tr w:rsidR="00EA46DC" w:rsidRPr="00E13132" w14:paraId="5FE724AF" w14:textId="77777777">
        <w:trPr>
          <w:trHeight w:val="390"/>
        </w:trPr>
        <w:tc>
          <w:tcPr>
            <w:tcW w:w="994" w:type="dxa"/>
          </w:tcPr>
          <w:p w14:paraId="3682447B" w14:textId="77777777" w:rsidR="00EA46DC" w:rsidRPr="00E13132" w:rsidRDefault="006B3533" w:rsidP="00733EEF">
            <w:pPr>
              <w:pStyle w:val="TableParagraph"/>
              <w:spacing w:line="240" w:lineRule="auto"/>
              <w:ind w:left="107"/>
              <w:rPr>
                <w:sz w:val="24"/>
              </w:rPr>
            </w:pPr>
            <w:r w:rsidRPr="00E13132">
              <w:rPr>
                <w:sz w:val="24"/>
              </w:rPr>
              <w:t>X4</w:t>
            </w:r>
          </w:p>
        </w:tc>
        <w:tc>
          <w:tcPr>
            <w:tcW w:w="2264" w:type="dxa"/>
          </w:tcPr>
          <w:p w14:paraId="3E89E8BE" w14:textId="77777777" w:rsidR="00EA46DC" w:rsidRPr="00E13132" w:rsidRDefault="006B3533" w:rsidP="00733EEF">
            <w:pPr>
              <w:pStyle w:val="TableParagraph"/>
              <w:spacing w:line="240" w:lineRule="auto"/>
              <w:ind w:left="105"/>
              <w:rPr>
                <w:sz w:val="24"/>
              </w:rPr>
            </w:pPr>
            <w:r w:rsidRPr="00E13132">
              <w:rPr>
                <w:sz w:val="24"/>
              </w:rPr>
              <w:t>0,618</w:t>
            </w:r>
          </w:p>
        </w:tc>
        <w:tc>
          <w:tcPr>
            <w:tcW w:w="1424" w:type="dxa"/>
          </w:tcPr>
          <w:p w14:paraId="4BB2947E" w14:textId="77777777" w:rsidR="00EA46DC" w:rsidRPr="00E13132" w:rsidRDefault="006B3533" w:rsidP="00733EEF">
            <w:pPr>
              <w:pStyle w:val="TableParagraph"/>
              <w:spacing w:line="240" w:lineRule="auto"/>
              <w:ind w:left="107"/>
              <w:rPr>
                <w:sz w:val="24"/>
              </w:rPr>
            </w:pPr>
            <w:r w:rsidRPr="00E13132">
              <w:rPr>
                <w:sz w:val="24"/>
              </w:rPr>
              <w:t>0,60</w:t>
            </w:r>
          </w:p>
        </w:tc>
        <w:tc>
          <w:tcPr>
            <w:tcW w:w="2266" w:type="dxa"/>
          </w:tcPr>
          <w:p w14:paraId="1CF78CF4" w14:textId="77777777" w:rsidR="00EA46DC" w:rsidRPr="00E13132" w:rsidRDefault="006B3533" w:rsidP="00733EEF">
            <w:pPr>
              <w:pStyle w:val="TableParagraph"/>
              <w:spacing w:line="240" w:lineRule="auto"/>
              <w:ind w:left="104"/>
              <w:rPr>
                <w:sz w:val="24"/>
              </w:rPr>
            </w:pPr>
            <w:r w:rsidRPr="00E13132">
              <w:rPr>
                <w:sz w:val="24"/>
              </w:rPr>
              <w:t>Reliabel</w:t>
            </w:r>
          </w:p>
        </w:tc>
      </w:tr>
      <w:tr w:rsidR="00EA46DC" w:rsidRPr="00E13132" w14:paraId="14ACAA13" w14:textId="77777777">
        <w:trPr>
          <w:trHeight w:val="388"/>
        </w:trPr>
        <w:tc>
          <w:tcPr>
            <w:tcW w:w="994" w:type="dxa"/>
          </w:tcPr>
          <w:p w14:paraId="417748AE" w14:textId="77777777" w:rsidR="00EA46DC" w:rsidRPr="00E13132" w:rsidRDefault="006B3533" w:rsidP="00733EEF">
            <w:pPr>
              <w:pStyle w:val="TableParagraph"/>
              <w:spacing w:line="240" w:lineRule="auto"/>
              <w:ind w:left="107"/>
              <w:rPr>
                <w:sz w:val="24"/>
              </w:rPr>
            </w:pPr>
            <w:r w:rsidRPr="00E13132">
              <w:rPr>
                <w:w w:val="90"/>
                <w:sz w:val="24"/>
              </w:rPr>
              <w:t>Y</w:t>
            </w:r>
          </w:p>
        </w:tc>
        <w:tc>
          <w:tcPr>
            <w:tcW w:w="2264" w:type="dxa"/>
          </w:tcPr>
          <w:p w14:paraId="182C25C3" w14:textId="77777777" w:rsidR="00EA46DC" w:rsidRPr="00E13132" w:rsidRDefault="006B3533" w:rsidP="00733EEF">
            <w:pPr>
              <w:pStyle w:val="TableParagraph"/>
              <w:spacing w:line="240" w:lineRule="auto"/>
              <w:ind w:left="105"/>
              <w:rPr>
                <w:sz w:val="24"/>
              </w:rPr>
            </w:pPr>
            <w:r w:rsidRPr="00E13132">
              <w:rPr>
                <w:sz w:val="24"/>
              </w:rPr>
              <w:t>0,764</w:t>
            </w:r>
          </w:p>
        </w:tc>
        <w:tc>
          <w:tcPr>
            <w:tcW w:w="1424" w:type="dxa"/>
          </w:tcPr>
          <w:p w14:paraId="70B1688D" w14:textId="77777777" w:rsidR="00EA46DC" w:rsidRPr="00E13132" w:rsidRDefault="006B3533" w:rsidP="00733EEF">
            <w:pPr>
              <w:pStyle w:val="TableParagraph"/>
              <w:spacing w:line="240" w:lineRule="auto"/>
              <w:ind w:left="107"/>
              <w:rPr>
                <w:sz w:val="24"/>
              </w:rPr>
            </w:pPr>
            <w:r w:rsidRPr="00E13132">
              <w:rPr>
                <w:sz w:val="24"/>
              </w:rPr>
              <w:t>0,60</w:t>
            </w:r>
          </w:p>
        </w:tc>
        <w:tc>
          <w:tcPr>
            <w:tcW w:w="2266" w:type="dxa"/>
          </w:tcPr>
          <w:p w14:paraId="6104EAB2" w14:textId="77777777" w:rsidR="00EA46DC" w:rsidRPr="00E13132" w:rsidRDefault="006B3533" w:rsidP="00733EEF">
            <w:pPr>
              <w:pStyle w:val="TableParagraph"/>
              <w:spacing w:line="240" w:lineRule="auto"/>
              <w:ind w:left="104"/>
              <w:rPr>
                <w:sz w:val="24"/>
              </w:rPr>
            </w:pPr>
            <w:r w:rsidRPr="00E13132">
              <w:rPr>
                <w:sz w:val="24"/>
              </w:rPr>
              <w:t>Reliabel</w:t>
            </w:r>
          </w:p>
        </w:tc>
      </w:tr>
    </w:tbl>
    <w:p w14:paraId="3F055499" w14:textId="7BE72E62" w:rsidR="00EA46DC" w:rsidRPr="00E13132" w:rsidRDefault="006B3533" w:rsidP="00733EEF">
      <w:pPr>
        <w:ind w:left="1038"/>
        <w:jc w:val="both"/>
      </w:pPr>
      <w:r w:rsidRPr="00E13132">
        <w:rPr>
          <w:w w:val="95"/>
        </w:rPr>
        <w:t xml:space="preserve">Sumber: </w:t>
      </w:r>
      <w:r w:rsidR="00E74A00" w:rsidRPr="00E74A00">
        <w:rPr>
          <w:w w:val="95"/>
        </w:rPr>
        <w:t>Data Diolah</w:t>
      </w:r>
    </w:p>
    <w:p w14:paraId="023C9912" w14:textId="77777777" w:rsidR="00750165" w:rsidRPr="00E13132" w:rsidRDefault="00750165" w:rsidP="00733EEF">
      <w:pPr>
        <w:pStyle w:val="BodyText"/>
        <w:ind w:left="318" w:right="310" w:firstLine="566"/>
        <w:jc w:val="both"/>
        <w:rPr>
          <w:w w:val="95"/>
        </w:rPr>
      </w:pPr>
    </w:p>
    <w:p w14:paraId="4A8B462D" w14:textId="7C02607D" w:rsidR="00EA46DC" w:rsidRPr="00E13132" w:rsidRDefault="006B3533" w:rsidP="00733EEF">
      <w:pPr>
        <w:pStyle w:val="BodyText"/>
        <w:ind w:left="318" w:right="310" w:firstLine="566"/>
        <w:jc w:val="both"/>
      </w:pPr>
      <w:r w:rsidRPr="00E13132">
        <w:rPr>
          <w:w w:val="95"/>
        </w:rPr>
        <w:t xml:space="preserve">Berdasarkan hasil pengujian tabel 4 tersebut menunjukkan hasil </w:t>
      </w:r>
      <w:r w:rsidRPr="00E13132">
        <w:rPr>
          <w:i/>
          <w:w w:val="95"/>
        </w:rPr>
        <w:t xml:space="preserve">cronbach’s Alpha </w:t>
      </w:r>
      <w:r w:rsidRPr="00E13132">
        <w:rPr>
          <w:w w:val="95"/>
        </w:rPr>
        <w:t xml:space="preserve">semua </w:t>
      </w:r>
      <w:r w:rsidRPr="00E13132">
        <w:t>variabel dependen dan independent &gt; 0,60, hal ini dapat dikatakan bahwa kuisioner reliabel atau baik untuk dilanjutkan penujian berikutnya.</w:t>
      </w:r>
    </w:p>
    <w:p w14:paraId="5456B10C" w14:textId="77777777" w:rsidR="007220B3" w:rsidRPr="00E13132" w:rsidRDefault="006B3533" w:rsidP="007220B3">
      <w:pPr>
        <w:pStyle w:val="BodyText"/>
        <w:ind w:left="318" w:right="310" w:firstLine="566"/>
        <w:jc w:val="both"/>
        <w:rPr>
          <w:w w:val="95"/>
        </w:rPr>
      </w:pPr>
      <w:r w:rsidRPr="00E13132">
        <w:rPr>
          <w:w w:val="95"/>
        </w:rPr>
        <w:t>Pengujian asumsi klasik juga dilakukan terkait dengan output untuk hasil pengujian regresi linear untuk pengujian keterkaitan data. Adapun pengujian asumsi klasik</w:t>
      </w:r>
      <w:r w:rsidRPr="00E13132">
        <w:t xml:space="preserve"> </w:t>
      </w:r>
      <w:r w:rsidRPr="00E13132">
        <w:rPr>
          <w:w w:val="95"/>
        </w:rPr>
        <w:t xml:space="preserve">dengan uji normalitas, uji multikolinearitas dan uji heterokedastisitas. Uji normalitas dilakukan dengan menggunakan </w:t>
      </w:r>
      <w:r w:rsidRPr="00E13132">
        <w:rPr>
          <w:i/>
          <w:w w:val="95"/>
        </w:rPr>
        <w:t xml:space="preserve">one sample kolmogorov smirnov test </w:t>
      </w:r>
      <w:r w:rsidRPr="00E13132">
        <w:rPr>
          <w:w w:val="95"/>
        </w:rPr>
        <w:t xml:space="preserve">bertujuan untuk menguji apakah dalam model regresi variabel dependen, variabel independen. Adapun hasil pengujian normalitas dapat dilihat dalam Tabel </w:t>
      </w:r>
      <w:r w:rsidR="00750165" w:rsidRPr="00E13132">
        <w:rPr>
          <w:w w:val="95"/>
        </w:rPr>
        <w:t>5</w:t>
      </w:r>
      <w:r w:rsidRPr="00E13132">
        <w:rPr>
          <w:w w:val="95"/>
        </w:rPr>
        <w:t>.</w:t>
      </w:r>
    </w:p>
    <w:p w14:paraId="62786C54" w14:textId="77777777" w:rsidR="007220B3" w:rsidRPr="00E13132" w:rsidRDefault="007220B3" w:rsidP="007220B3">
      <w:pPr>
        <w:pStyle w:val="BodyText"/>
        <w:ind w:left="318" w:right="310" w:firstLine="566"/>
        <w:jc w:val="both"/>
        <w:rPr>
          <w:w w:val="95"/>
        </w:rPr>
      </w:pPr>
    </w:p>
    <w:p w14:paraId="7AEA7230" w14:textId="4DB92F41" w:rsidR="00EA46DC" w:rsidRPr="00E13132" w:rsidRDefault="006B3533" w:rsidP="007220B3">
      <w:pPr>
        <w:pStyle w:val="BodyText"/>
        <w:ind w:left="318" w:right="310" w:firstLine="566"/>
        <w:jc w:val="center"/>
      </w:pPr>
      <w:r w:rsidRPr="00E13132">
        <w:rPr>
          <w:w w:val="95"/>
        </w:rPr>
        <w:t>Tabel 5 Hasil Uji Normalitas</w:t>
      </w:r>
    </w:p>
    <w:p w14:paraId="0F2B8C5C" w14:textId="77777777" w:rsidR="00EA46DC" w:rsidRPr="00E13132" w:rsidRDefault="00EA46DC" w:rsidP="00733EEF">
      <w:pPr>
        <w:pStyle w:val="BodyText"/>
        <w:rPr>
          <w:sz w:val="18"/>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32"/>
        <w:gridCol w:w="3044"/>
      </w:tblGrid>
      <w:tr w:rsidR="00EA46DC" w:rsidRPr="00E13132" w14:paraId="7941E654" w14:textId="77777777" w:rsidTr="007220B3">
        <w:trPr>
          <w:trHeight w:val="330"/>
          <w:jc w:val="center"/>
        </w:trPr>
        <w:tc>
          <w:tcPr>
            <w:tcW w:w="4532" w:type="dxa"/>
          </w:tcPr>
          <w:p w14:paraId="14B44EB6" w14:textId="77777777" w:rsidR="00EA46DC" w:rsidRPr="00E13132" w:rsidRDefault="00EA46DC" w:rsidP="00733EEF">
            <w:pPr>
              <w:pStyle w:val="TableParagraph"/>
              <w:spacing w:line="240" w:lineRule="auto"/>
            </w:pPr>
          </w:p>
        </w:tc>
        <w:tc>
          <w:tcPr>
            <w:tcW w:w="3044" w:type="dxa"/>
          </w:tcPr>
          <w:p w14:paraId="643C52D0" w14:textId="77777777" w:rsidR="00EA46DC" w:rsidRPr="00E13132" w:rsidRDefault="006B3533" w:rsidP="00733EEF">
            <w:pPr>
              <w:pStyle w:val="TableParagraph"/>
              <w:spacing w:line="240" w:lineRule="auto"/>
              <w:ind w:left="105"/>
              <w:rPr>
                <w:sz w:val="24"/>
              </w:rPr>
            </w:pPr>
            <w:r w:rsidRPr="00E13132">
              <w:rPr>
                <w:w w:val="95"/>
                <w:sz w:val="24"/>
              </w:rPr>
              <w:t xml:space="preserve">Unstandardized </w:t>
            </w:r>
            <w:r w:rsidRPr="00E13132">
              <w:rPr>
                <w:sz w:val="24"/>
              </w:rPr>
              <w:t>Residual</w:t>
            </w:r>
          </w:p>
        </w:tc>
      </w:tr>
      <w:tr w:rsidR="00EA46DC" w:rsidRPr="00E13132" w14:paraId="559B9EBB" w14:textId="77777777" w:rsidTr="007220B3">
        <w:trPr>
          <w:trHeight w:val="331"/>
          <w:jc w:val="center"/>
        </w:trPr>
        <w:tc>
          <w:tcPr>
            <w:tcW w:w="4532" w:type="dxa"/>
            <w:tcBorders>
              <w:bottom w:val="nil"/>
            </w:tcBorders>
          </w:tcPr>
          <w:p w14:paraId="702E0C83" w14:textId="77777777" w:rsidR="00EA46DC" w:rsidRPr="00E13132" w:rsidRDefault="006B3533" w:rsidP="00733EEF">
            <w:pPr>
              <w:pStyle w:val="TableParagraph"/>
              <w:spacing w:line="240" w:lineRule="auto"/>
              <w:ind w:left="107"/>
              <w:rPr>
                <w:sz w:val="24"/>
              </w:rPr>
            </w:pPr>
            <w:r w:rsidRPr="00E13132">
              <w:rPr>
                <w:w w:val="106"/>
                <w:sz w:val="24"/>
              </w:rPr>
              <w:t>N</w:t>
            </w:r>
          </w:p>
        </w:tc>
        <w:tc>
          <w:tcPr>
            <w:tcW w:w="3044" w:type="dxa"/>
            <w:tcBorders>
              <w:bottom w:val="nil"/>
            </w:tcBorders>
          </w:tcPr>
          <w:p w14:paraId="31A3024A" w14:textId="77777777" w:rsidR="00EA46DC" w:rsidRPr="00E13132" w:rsidRDefault="006B3533" w:rsidP="00733EEF">
            <w:pPr>
              <w:pStyle w:val="TableParagraph"/>
              <w:spacing w:line="240" w:lineRule="auto"/>
              <w:ind w:right="96"/>
              <w:jc w:val="right"/>
              <w:rPr>
                <w:sz w:val="24"/>
              </w:rPr>
            </w:pPr>
            <w:r w:rsidRPr="00E13132">
              <w:rPr>
                <w:sz w:val="24"/>
              </w:rPr>
              <w:t>78</w:t>
            </w:r>
          </w:p>
        </w:tc>
      </w:tr>
      <w:tr w:rsidR="00EA46DC" w:rsidRPr="00E13132" w14:paraId="7260F8C5" w14:textId="77777777" w:rsidTr="007220B3">
        <w:trPr>
          <w:trHeight w:val="390"/>
          <w:jc w:val="center"/>
        </w:trPr>
        <w:tc>
          <w:tcPr>
            <w:tcW w:w="4532" w:type="dxa"/>
            <w:tcBorders>
              <w:top w:val="nil"/>
              <w:bottom w:val="nil"/>
            </w:tcBorders>
          </w:tcPr>
          <w:p w14:paraId="4E256192" w14:textId="77777777" w:rsidR="00EA46DC" w:rsidRPr="00E13132" w:rsidRDefault="006B3533" w:rsidP="00733EEF">
            <w:pPr>
              <w:pStyle w:val="TableParagraph"/>
              <w:spacing w:line="240" w:lineRule="auto"/>
              <w:ind w:left="107"/>
              <w:rPr>
                <w:sz w:val="24"/>
              </w:rPr>
            </w:pPr>
            <w:r w:rsidRPr="00E13132">
              <w:rPr>
                <w:sz w:val="24"/>
              </w:rPr>
              <w:t>Normal (mean)</w:t>
            </w:r>
          </w:p>
        </w:tc>
        <w:tc>
          <w:tcPr>
            <w:tcW w:w="3044" w:type="dxa"/>
            <w:tcBorders>
              <w:top w:val="nil"/>
              <w:bottom w:val="nil"/>
            </w:tcBorders>
          </w:tcPr>
          <w:p w14:paraId="0B1CFEA0" w14:textId="77777777" w:rsidR="00EA46DC" w:rsidRPr="00E13132" w:rsidRDefault="006B3533" w:rsidP="00733EEF">
            <w:pPr>
              <w:pStyle w:val="TableParagraph"/>
              <w:spacing w:line="240" w:lineRule="auto"/>
              <w:ind w:right="93"/>
              <w:jc w:val="right"/>
              <w:rPr>
                <w:sz w:val="24"/>
              </w:rPr>
            </w:pPr>
            <w:r w:rsidRPr="00E13132">
              <w:rPr>
                <w:sz w:val="24"/>
              </w:rPr>
              <w:t>0,000000</w:t>
            </w:r>
          </w:p>
        </w:tc>
      </w:tr>
      <w:tr w:rsidR="00EA46DC" w:rsidRPr="00E13132" w14:paraId="33E4CB78" w14:textId="77777777" w:rsidTr="007220B3">
        <w:trPr>
          <w:trHeight w:val="390"/>
          <w:jc w:val="center"/>
        </w:trPr>
        <w:tc>
          <w:tcPr>
            <w:tcW w:w="4532" w:type="dxa"/>
            <w:tcBorders>
              <w:top w:val="nil"/>
              <w:bottom w:val="nil"/>
            </w:tcBorders>
          </w:tcPr>
          <w:p w14:paraId="0D3483B2" w14:textId="77777777" w:rsidR="00EA46DC" w:rsidRPr="00E13132" w:rsidRDefault="006B3533" w:rsidP="00733EEF">
            <w:pPr>
              <w:pStyle w:val="TableParagraph"/>
              <w:spacing w:line="240" w:lineRule="auto"/>
              <w:ind w:left="107"/>
              <w:rPr>
                <w:sz w:val="24"/>
              </w:rPr>
            </w:pPr>
            <w:r w:rsidRPr="00E13132">
              <w:rPr>
                <w:sz w:val="24"/>
              </w:rPr>
              <w:t>Parameters std Deviation</w:t>
            </w:r>
          </w:p>
        </w:tc>
        <w:tc>
          <w:tcPr>
            <w:tcW w:w="3044" w:type="dxa"/>
            <w:tcBorders>
              <w:top w:val="nil"/>
              <w:bottom w:val="nil"/>
            </w:tcBorders>
          </w:tcPr>
          <w:p w14:paraId="32AD0D52" w14:textId="77777777" w:rsidR="00EA46DC" w:rsidRPr="00E13132" w:rsidRDefault="006B3533" w:rsidP="00733EEF">
            <w:pPr>
              <w:pStyle w:val="TableParagraph"/>
              <w:spacing w:line="240" w:lineRule="auto"/>
              <w:ind w:right="93"/>
              <w:jc w:val="right"/>
              <w:rPr>
                <w:sz w:val="24"/>
              </w:rPr>
            </w:pPr>
            <w:r w:rsidRPr="00E13132">
              <w:rPr>
                <w:sz w:val="24"/>
              </w:rPr>
              <w:t>1,42897886</w:t>
            </w:r>
          </w:p>
        </w:tc>
      </w:tr>
      <w:tr w:rsidR="00EA46DC" w:rsidRPr="00E13132" w14:paraId="17729450" w14:textId="77777777" w:rsidTr="007220B3">
        <w:trPr>
          <w:trHeight w:val="390"/>
          <w:jc w:val="center"/>
        </w:trPr>
        <w:tc>
          <w:tcPr>
            <w:tcW w:w="4532" w:type="dxa"/>
            <w:tcBorders>
              <w:top w:val="nil"/>
              <w:bottom w:val="nil"/>
            </w:tcBorders>
          </w:tcPr>
          <w:p w14:paraId="6B5E9BC6" w14:textId="77777777" w:rsidR="00EA46DC" w:rsidRPr="00E13132" w:rsidRDefault="006B3533" w:rsidP="00733EEF">
            <w:pPr>
              <w:pStyle w:val="TableParagraph"/>
              <w:spacing w:line="240" w:lineRule="auto"/>
              <w:ind w:left="107"/>
              <w:rPr>
                <w:sz w:val="24"/>
              </w:rPr>
            </w:pPr>
            <w:r w:rsidRPr="00E13132">
              <w:rPr>
                <w:sz w:val="24"/>
              </w:rPr>
              <w:t>Kolmogorov-Smirnov Z</w:t>
            </w:r>
          </w:p>
        </w:tc>
        <w:tc>
          <w:tcPr>
            <w:tcW w:w="3044" w:type="dxa"/>
            <w:tcBorders>
              <w:top w:val="nil"/>
              <w:bottom w:val="nil"/>
            </w:tcBorders>
          </w:tcPr>
          <w:p w14:paraId="278AEB53" w14:textId="77777777" w:rsidR="00EA46DC" w:rsidRPr="00E13132" w:rsidRDefault="006B3533" w:rsidP="00733EEF">
            <w:pPr>
              <w:pStyle w:val="TableParagraph"/>
              <w:spacing w:line="240" w:lineRule="auto"/>
              <w:ind w:right="93"/>
              <w:jc w:val="right"/>
              <w:rPr>
                <w:sz w:val="24"/>
              </w:rPr>
            </w:pPr>
            <w:r w:rsidRPr="00E13132">
              <w:rPr>
                <w:sz w:val="24"/>
              </w:rPr>
              <w:t>0,474</w:t>
            </w:r>
          </w:p>
        </w:tc>
      </w:tr>
      <w:tr w:rsidR="00EA46DC" w:rsidRPr="00E13132" w14:paraId="0284809A" w14:textId="77777777" w:rsidTr="007220B3">
        <w:trPr>
          <w:trHeight w:val="449"/>
          <w:jc w:val="center"/>
        </w:trPr>
        <w:tc>
          <w:tcPr>
            <w:tcW w:w="4532" w:type="dxa"/>
            <w:tcBorders>
              <w:top w:val="nil"/>
            </w:tcBorders>
          </w:tcPr>
          <w:p w14:paraId="21B08DA4" w14:textId="77777777" w:rsidR="00EA46DC" w:rsidRPr="00E13132" w:rsidRDefault="006B3533" w:rsidP="00733EEF">
            <w:pPr>
              <w:pStyle w:val="TableParagraph"/>
              <w:spacing w:line="240" w:lineRule="auto"/>
              <w:ind w:left="107"/>
              <w:rPr>
                <w:sz w:val="24"/>
              </w:rPr>
            </w:pPr>
            <w:r w:rsidRPr="00E13132">
              <w:rPr>
                <w:w w:val="95"/>
                <w:sz w:val="24"/>
              </w:rPr>
              <w:t>Asymp Sig (2-tailed)</w:t>
            </w:r>
          </w:p>
        </w:tc>
        <w:tc>
          <w:tcPr>
            <w:tcW w:w="3044" w:type="dxa"/>
            <w:tcBorders>
              <w:top w:val="nil"/>
            </w:tcBorders>
          </w:tcPr>
          <w:p w14:paraId="0D36987C" w14:textId="77777777" w:rsidR="00EA46DC" w:rsidRPr="00E13132" w:rsidRDefault="006B3533" w:rsidP="00733EEF">
            <w:pPr>
              <w:pStyle w:val="TableParagraph"/>
              <w:spacing w:line="240" w:lineRule="auto"/>
              <w:ind w:right="93"/>
              <w:jc w:val="right"/>
              <w:rPr>
                <w:sz w:val="24"/>
              </w:rPr>
            </w:pPr>
            <w:r w:rsidRPr="00E13132">
              <w:rPr>
                <w:sz w:val="24"/>
              </w:rPr>
              <w:t>0,978</w:t>
            </w:r>
          </w:p>
        </w:tc>
      </w:tr>
    </w:tbl>
    <w:p w14:paraId="30464639" w14:textId="6AD7615F" w:rsidR="00EA46DC" w:rsidRPr="00E13132" w:rsidRDefault="006B3533" w:rsidP="007220B3">
      <w:pPr>
        <w:ind w:left="1038" w:firstLine="402"/>
        <w:jc w:val="both"/>
        <w:rPr>
          <w:w w:val="95"/>
        </w:rPr>
      </w:pPr>
      <w:r w:rsidRPr="00E13132">
        <w:rPr>
          <w:w w:val="95"/>
          <w:sz w:val="24"/>
        </w:rPr>
        <w:t xml:space="preserve">Sumber: </w:t>
      </w:r>
      <w:r w:rsidR="00E74A00" w:rsidRPr="00E74A00">
        <w:rPr>
          <w:w w:val="95"/>
          <w:sz w:val="24"/>
        </w:rPr>
        <w:t>Data Diolah</w:t>
      </w:r>
    </w:p>
    <w:p w14:paraId="78C1C7D7" w14:textId="77777777" w:rsidR="00A40F25" w:rsidRPr="00E13132" w:rsidRDefault="00A40F25" w:rsidP="00733EEF">
      <w:pPr>
        <w:ind w:left="318"/>
        <w:jc w:val="both"/>
      </w:pPr>
    </w:p>
    <w:p w14:paraId="1300CDFB" w14:textId="77777777" w:rsidR="00EA46DC" w:rsidRPr="00E13132" w:rsidRDefault="006B3533" w:rsidP="00733EEF">
      <w:pPr>
        <w:pStyle w:val="BodyText"/>
        <w:ind w:left="318" w:right="312" w:firstLine="566"/>
        <w:jc w:val="both"/>
      </w:pPr>
      <w:r w:rsidRPr="00E13132">
        <w:rPr>
          <w:w w:val="95"/>
        </w:rPr>
        <w:t xml:space="preserve">Berdasarkan hasil uji dengan </w:t>
      </w:r>
      <w:r w:rsidRPr="00E13132">
        <w:rPr>
          <w:i/>
          <w:w w:val="95"/>
        </w:rPr>
        <w:t xml:space="preserve">kolmogorov smirnov test </w:t>
      </w:r>
      <w:r w:rsidRPr="00E13132">
        <w:rPr>
          <w:w w:val="95"/>
        </w:rPr>
        <w:t xml:space="preserve">data terdistribusi normal berdasarkan </w:t>
      </w:r>
      <w:r w:rsidRPr="00E13132">
        <w:rPr>
          <w:w w:val="90"/>
        </w:rPr>
        <w:t xml:space="preserve">hasil uji nilai </w:t>
      </w:r>
      <w:r w:rsidRPr="00E13132">
        <w:rPr>
          <w:i/>
          <w:w w:val="90"/>
        </w:rPr>
        <w:t xml:space="preserve">asymp sig (2-tailed) </w:t>
      </w:r>
      <w:r w:rsidRPr="00E13132">
        <w:rPr>
          <w:w w:val="90"/>
        </w:rPr>
        <w:t xml:space="preserve">sebesar 0,978 karena nilai asymp sig &gt; 0,05. Sedangkan untuk hasil </w:t>
      </w:r>
      <w:r w:rsidRPr="00E13132">
        <w:rPr>
          <w:w w:val="95"/>
        </w:rPr>
        <w:t xml:space="preserve">uji multikolinearitas dilakukan dengan tujuan untuk menguji adanya korelasi antar variabel bebas </w:t>
      </w:r>
      <w:r w:rsidRPr="00E13132">
        <w:t xml:space="preserve">(independen). Kategori yang digunakan dalam pengujian multikolinearitas dilihat dari nilai </w:t>
      </w:r>
      <w:r w:rsidRPr="00E13132">
        <w:rPr>
          <w:i/>
          <w:w w:val="90"/>
        </w:rPr>
        <w:t xml:space="preserve">Variance Inflation Factor </w:t>
      </w:r>
      <w:r w:rsidRPr="00E13132">
        <w:rPr>
          <w:w w:val="90"/>
        </w:rPr>
        <w:t xml:space="preserve">(VIF) di bawah 10 dan nilai </w:t>
      </w:r>
      <w:r w:rsidRPr="00E13132">
        <w:rPr>
          <w:i/>
          <w:w w:val="90"/>
        </w:rPr>
        <w:t xml:space="preserve">tolerance value </w:t>
      </w:r>
      <w:r w:rsidRPr="00E13132">
        <w:rPr>
          <w:w w:val="90"/>
        </w:rPr>
        <w:t xml:space="preserve">&gt; 0,10. Adapun hasil pengujian </w:t>
      </w:r>
      <w:r w:rsidRPr="00E13132">
        <w:t>dapat dilihat dalam Tabel 6.</w:t>
      </w:r>
    </w:p>
    <w:p w14:paraId="6645B01C" w14:textId="77777777" w:rsidR="00750165" w:rsidRPr="00E13132" w:rsidRDefault="00750165" w:rsidP="00733EEF">
      <w:pPr>
        <w:pStyle w:val="BodyText"/>
        <w:ind w:left="318" w:right="312" w:firstLine="566"/>
        <w:jc w:val="both"/>
      </w:pPr>
    </w:p>
    <w:p w14:paraId="20EAD56D" w14:textId="77777777" w:rsidR="00EA46DC" w:rsidRPr="00E13132" w:rsidRDefault="006B3533" w:rsidP="00750165">
      <w:pPr>
        <w:pStyle w:val="BodyText"/>
        <w:ind w:firstLine="720"/>
      </w:pPr>
      <w:r w:rsidRPr="00E13132">
        <w:rPr>
          <w:w w:val="95"/>
        </w:rPr>
        <w:t>Tabel 6 Hasil Uji Multikolinearitas</w:t>
      </w:r>
    </w:p>
    <w:p w14:paraId="6C0A75C3" w14:textId="77777777" w:rsidR="00EA46DC" w:rsidRPr="00E13132" w:rsidRDefault="00EA46DC" w:rsidP="00733EEF">
      <w:pPr>
        <w:pStyle w:val="BodyText"/>
        <w:rPr>
          <w:sz w:val="10"/>
        </w:rPr>
      </w:pPr>
    </w:p>
    <w:tbl>
      <w:tblPr>
        <w:tblW w:w="0" w:type="auto"/>
        <w:tblInd w:w="3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28"/>
        <w:gridCol w:w="1481"/>
        <w:gridCol w:w="1190"/>
      </w:tblGrid>
      <w:tr w:rsidR="00EA46DC" w:rsidRPr="00E13132" w14:paraId="7FF29E8D" w14:textId="77777777">
        <w:trPr>
          <w:trHeight w:val="330"/>
        </w:trPr>
        <w:tc>
          <w:tcPr>
            <w:tcW w:w="1428" w:type="dxa"/>
            <w:vMerge w:val="restart"/>
          </w:tcPr>
          <w:p w14:paraId="68549866" w14:textId="77777777" w:rsidR="00EA46DC" w:rsidRPr="00E13132" w:rsidRDefault="00EA46DC" w:rsidP="00733EEF">
            <w:pPr>
              <w:pStyle w:val="TableParagraph"/>
              <w:spacing w:line="240" w:lineRule="auto"/>
              <w:rPr>
                <w:sz w:val="34"/>
              </w:rPr>
            </w:pPr>
          </w:p>
          <w:p w14:paraId="106763E3" w14:textId="77777777" w:rsidR="00EA46DC" w:rsidRPr="00E13132" w:rsidRDefault="006B3533" w:rsidP="00733EEF">
            <w:pPr>
              <w:pStyle w:val="TableParagraph"/>
              <w:spacing w:line="240" w:lineRule="auto"/>
              <w:ind w:left="64"/>
              <w:rPr>
                <w:sz w:val="24"/>
              </w:rPr>
            </w:pPr>
            <w:r w:rsidRPr="00E13132">
              <w:rPr>
                <w:sz w:val="24"/>
              </w:rPr>
              <w:t>Model</w:t>
            </w:r>
          </w:p>
        </w:tc>
        <w:tc>
          <w:tcPr>
            <w:tcW w:w="2671" w:type="dxa"/>
            <w:gridSpan w:val="2"/>
          </w:tcPr>
          <w:p w14:paraId="696FC558" w14:textId="77777777" w:rsidR="00EA46DC" w:rsidRPr="00E13132" w:rsidRDefault="006B3533" w:rsidP="00733EEF">
            <w:pPr>
              <w:pStyle w:val="TableParagraph"/>
              <w:spacing w:line="240" w:lineRule="auto"/>
              <w:ind w:left="294"/>
              <w:rPr>
                <w:sz w:val="24"/>
              </w:rPr>
            </w:pPr>
            <w:r w:rsidRPr="00E13132">
              <w:rPr>
                <w:sz w:val="24"/>
              </w:rPr>
              <w:t>Collinearity Statistics</w:t>
            </w:r>
          </w:p>
        </w:tc>
      </w:tr>
      <w:tr w:rsidR="00EA46DC" w:rsidRPr="00E13132" w14:paraId="26780B4C" w14:textId="77777777">
        <w:trPr>
          <w:trHeight w:val="381"/>
        </w:trPr>
        <w:tc>
          <w:tcPr>
            <w:tcW w:w="1428" w:type="dxa"/>
            <w:vMerge/>
            <w:tcBorders>
              <w:top w:val="nil"/>
            </w:tcBorders>
          </w:tcPr>
          <w:p w14:paraId="19B98268" w14:textId="77777777" w:rsidR="00EA46DC" w:rsidRPr="00E13132" w:rsidRDefault="00EA46DC" w:rsidP="00733EEF">
            <w:pPr>
              <w:rPr>
                <w:sz w:val="2"/>
                <w:szCs w:val="2"/>
              </w:rPr>
            </w:pPr>
          </w:p>
        </w:tc>
        <w:tc>
          <w:tcPr>
            <w:tcW w:w="1481" w:type="dxa"/>
          </w:tcPr>
          <w:p w14:paraId="7CCC9AEE" w14:textId="77777777" w:rsidR="00EA46DC" w:rsidRPr="00E13132" w:rsidRDefault="006B3533" w:rsidP="00733EEF">
            <w:pPr>
              <w:pStyle w:val="TableParagraph"/>
              <w:spacing w:line="240" w:lineRule="auto"/>
              <w:ind w:left="256"/>
              <w:rPr>
                <w:sz w:val="24"/>
              </w:rPr>
            </w:pPr>
            <w:r w:rsidRPr="00E13132">
              <w:rPr>
                <w:sz w:val="24"/>
              </w:rPr>
              <w:t>Tolerance</w:t>
            </w:r>
          </w:p>
        </w:tc>
        <w:tc>
          <w:tcPr>
            <w:tcW w:w="1190" w:type="dxa"/>
          </w:tcPr>
          <w:p w14:paraId="5060A3C8" w14:textId="77777777" w:rsidR="00EA46DC" w:rsidRPr="00E13132" w:rsidRDefault="006B3533" w:rsidP="00733EEF">
            <w:pPr>
              <w:pStyle w:val="TableParagraph"/>
              <w:spacing w:line="240" w:lineRule="auto"/>
              <w:ind w:left="380" w:right="373"/>
              <w:jc w:val="center"/>
              <w:rPr>
                <w:sz w:val="24"/>
              </w:rPr>
            </w:pPr>
            <w:r w:rsidRPr="00E13132">
              <w:rPr>
                <w:sz w:val="24"/>
              </w:rPr>
              <w:t>VIF</w:t>
            </w:r>
          </w:p>
        </w:tc>
      </w:tr>
      <w:tr w:rsidR="00EA46DC" w:rsidRPr="00E13132" w14:paraId="4A9A593D" w14:textId="77777777">
        <w:trPr>
          <w:trHeight w:val="330"/>
        </w:trPr>
        <w:tc>
          <w:tcPr>
            <w:tcW w:w="1428" w:type="dxa"/>
          </w:tcPr>
          <w:p w14:paraId="66561BB4" w14:textId="77777777" w:rsidR="00EA46DC" w:rsidRPr="00E13132" w:rsidRDefault="006B3533" w:rsidP="00733EEF">
            <w:pPr>
              <w:pStyle w:val="TableParagraph"/>
              <w:spacing w:line="240" w:lineRule="auto"/>
              <w:ind w:left="64"/>
              <w:rPr>
                <w:sz w:val="24"/>
              </w:rPr>
            </w:pPr>
            <w:r w:rsidRPr="00E13132">
              <w:rPr>
                <w:sz w:val="24"/>
              </w:rPr>
              <w:t>1 (Constant)</w:t>
            </w:r>
          </w:p>
        </w:tc>
        <w:tc>
          <w:tcPr>
            <w:tcW w:w="1481" w:type="dxa"/>
          </w:tcPr>
          <w:p w14:paraId="1071B1F8" w14:textId="77777777" w:rsidR="00EA46DC" w:rsidRPr="00E13132" w:rsidRDefault="00EA46DC" w:rsidP="00733EEF">
            <w:pPr>
              <w:pStyle w:val="TableParagraph"/>
              <w:spacing w:line="240" w:lineRule="auto"/>
            </w:pPr>
          </w:p>
        </w:tc>
        <w:tc>
          <w:tcPr>
            <w:tcW w:w="1190" w:type="dxa"/>
          </w:tcPr>
          <w:p w14:paraId="74C527F2" w14:textId="77777777" w:rsidR="00EA46DC" w:rsidRPr="00E13132" w:rsidRDefault="00EA46DC" w:rsidP="00733EEF">
            <w:pPr>
              <w:pStyle w:val="TableParagraph"/>
              <w:spacing w:line="240" w:lineRule="auto"/>
            </w:pPr>
          </w:p>
        </w:tc>
      </w:tr>
      <w:tr w:rsidR="00EA46DC" w:rsidRPr="00E13132" w14:paraId="61B4C0A5" w14:textId="77777777">
        <w:trPr>
          <w:trHeight w:val="348"/>
        </w:trPr>
        <w:tc>
          <w:tcPr>
            <w:tcW w:w="1428" w:type="dxa"/>
          </w:tcPr>
          <w:p w14:paraId="1E5E4969" w14:textId="77777777" w:rsidR="00EA46DC" w:rsidRPr="00E13132" w:rsidRDefault="006B3533" w:rsidP="00733EEF">
            <w:pPr>
              <w:pStyle w:val="TableParagraph"/>
              <w:spacing w:line="240" w:lineRule="auto"/>
              <w:ind w:left="287"/>
              <w:rPr>
                <w:sz w:val="24"/>
              </w:rPr>
            </w:pPr>
            <w:r w:rsidRPr="00E13132">
              <w:rPr>
                <w:sz w:val="24"/>
              </w:rPr>
              <w:t>X1</w:t>
            </w:r>
          </w:p>
        </w:tc>
        <w:tc>
          <w:tcPr>
            <w:tcW w:w="1481" w:type="dxa"/>
          </w:tcPr>
          <w:p w14:paraId="2233093A" w14:textId="77777777" w:rsidR="00EA46DC" w:rsidRPr="00E13132" w:rsidRDefault="006B3533" w:rsidP="00733EEF">
            <w:pPr>
              <w:pStyle w:val="TableParagraph"/>
              <w:spacing w:line="240" w:lineRule="auto"/>
              <w:ind w:right="55"/>
              <w:jc w:val="right"/>
              <w:rPr>
                <w:sz w:val="24"/>
              </w:rPr>
            </w:pPr>
            <w:r w:rsidRPr="00E13132">
              <w:rPr>
                <w:sz w:val="24"/>
              </w:rPr>
              <w:t>0,904</w:t>
            </w:r>
          </w:p>
        </w:tc>
        <w:tc>
          <w:tcPr>
            <w:tcW w:w="1190" w:type="dxa"/>
          </w:tcPr>
          <w:p w14:paraId="1AF5C5DF" w14:textId="77777777" w:rsidR="00EA46DC" w:rsidRPr="00E13132" w:rsidRDefault="006B3533" w:rsidP="00733EEF">
            <w:pPr>
              <w:pStyle w:val="TableParagraph"/>
              <w:spacing w:line="240" w:lineRule="auto"/>
              <w:ind w:right="52"/>
              <w:jc w:val="right"/>
              <w:rPr>
                <w:sz w:val="24"/>
              </w:rPr>
            </w:pPr>
            <w:r w:rsidRPr="00E13132">
              <w:rPr>
                <w:sz w:val="24"/>
              </w:rPr>
              <w:t>1.107</w:t>
            </w:r>
          </w:p>
        </w:tc>
      </w:tr>
      <w:tr w:rsidR="00EA46DC" w:rsidRPr="00E13132" w14:paraId="6B794610" w14:textId="77777777">
        <w:trPr>
          <w:trHeight w:val="328"/>
        </w:trPr>
        <w:tc>
          <w:tcPr>
            <w:tcW w:w="1428" w:type="dxa"/>
          </w:tcPr>
          <w:p w14:paraId="6E4F6277" w14:textId="77777777" w:rsidR="00EA46DC" w:rsidRPr="00E13132" w:rsidRDefault="006B3533" w:rsidP="00733EEF">
            <w:pPr>
              <w:pStyle w:val="TableParagraph"/>
              <w:spacing w:line="240" w:lineRule="auto"/>
              <w:ind w:left="287"/>
              <w:rPr>
                <w:sz w:val="24"/>
              </w:rPr>
            </w:pPr>
            <w:r w:rsidRPr="00E13132">
              <w:rPr>
                <w:sz w:val="24"/>
              </w:rPr>
              <w:t>X2</w:t>
            </w:r>
          </w:p>
        </w:tc>
        <w:tc>
          <w:tcPr>
            <w:tcW w:w="1481" w:type="dxa"/>
          </w:tcPr>
          <w:p w14:paraId="768157FA" w14:textId="77777777" w:rsidR="00EA46DC" w:rsidRPr="00E13132" w:rsidRDefault="006B3533" w:rsidP="00733EEF">
            <w:pPr>
              <w:pStyle w:val="TableParagraph"/>
              <w:spacing w:line="240" w:lineRule="auto"/>
              <w:ind w:right="55"/>
              <w:jc w:val="right"/>
              <w:rPr>
                <w:sz w:val="24"/>
              </w:rPr>
            </w:pPr>
            <w:r w:rsidRPr="00E13132">
              <w:rPr>
                <w:sz w:val="24"/>
              </w:rPr>
              <w:t>0,947</w:t>
            </w:r>
          </w:p>
        </w:tc>
        <w:tc>
          <w:tcPr>
            <w:tcW w:w="1190" w:type="dxa"/>
          </w:tcPr>
          <w:p w14:paraId="5B190FA0" w14:textId="77777777" w:rsidR="00EA46DC" w:rsidRPr="00E13132" w:rsidRDefault="006B3533" w:rsidP="00733EEF">
            <w:pPr>
              <w:pStyle w:val="TableParagraph"/>
              <w:spacing w:line="240" w:lineRule="auto"/>
              <w:ind w:right="52"/>
              <w:jc w:val="right"/>
              <w:rPr>
                <w:sz w:val="24"/>
              </w:rPr>
            </w:pPr>
            <w:r w:rsidRPr="00E13132">
              <w:rPr>
                <w:sz w:val="24"/>
              </w:rPr>
              <w:t>1.056</w:t>
            </w:r>
          </w:p>
        </w:tc>
      </w:tr>
      <w:tr w:rsidR="00EA46DC" w:rsidRPr="00E13132" w14:paraId="39475AB4" w14:textId="77777777">
        <w:trPr>
          <w:trHeight w:val="330"/>
        </w:trPr>
        <w:tc>
          <w:tcPr>
            <w:tcW w:w="1428" w:type="dxa"/>
          </w:tcPr>
          <w:p w14:paraId="2681C4F5" w14:textId="77777777" w:rsidR="00EA46DC" w:rsidRPr="00E13132" w:rsidRDefault="006B3533" w:rsidP="00733EEF">
            <w:pPr>
              <w:pStyle w:val="TableParagraph"/>
              <w:spacing w:line="240" w:lineRule="auto"/>
              <w:ind w:left="287"/>
              <w:rPr>
                <w:sz w:val="24"/>
              </w:rPr>
            </w:pPr>
            <w:r w:rsidRPr="00E13132">
              <w:rPr>
                <w:sz w:val="24"/>
              </w:rPr>
              <w:t>X3</w:t>
            </w:r>
          </w:p>
        </w:tc>
        <w:tc>
          <w:tcPr>
            <w:tcW w:w="1481" w:type="dxa"/>
          </w:tcPr>
          <w:p w14:paraId="5B6DA945" w14:textId="77777777" w:rsidR="00EA46DC" w:rsidRPr="00E13132" w:rsidRDefault="006B3533" w:rsidP="00733EEF">
            <w:pPr>
              <w:pStyle w:val="TableParagraph"/>
              <w:spacing w:line="240" w:lineRule="auto"/>
              <w:ind w:right="55"/>
              <w:jc w:val="right"/>
              <w:rPr>
                <w:sz w:val="24"/>
              </w:rPr>
            </w:pPr>
            <w:r w:rsidRPr="00E13132">
              <w:rPr>
                <w:sz w:val="24"/>
              </w:rPr>
              <w:t>0,948</w:t>
            </w:r>
          </w:p>
        </w:tc>
        <w:tc>
          <w:tcPr>
            <w:tcW w:w="1190" w:type="dxa"/>
          </w:tcPr>
          <w:p w14:paraId="190393BC" w14:textId="77777777" w:rsidR="00EA46DC" w:rsidRPr="00E13132" w:rsidRDefault="006B3533" w:rsidP="00733EEF">
            <w:pPr>
              <w:pStyle w:val="TableParagraph"/>
              <w:spacing w:line="240" w:lineRule="auto"/>
              <w:ind w:right="52"/>
              <w:jc w:val="right"/>
              <w:rPr>
                <w:sz w:val="24"/>
              </w:rPr>
            </w:pPr>
            <w:r w:rsidRPr="00E13132">
              <w:rPr>
                <w:sz w:val="24"/>
              </w:rPr>
              <w:t>1.054</w:t>
            </w:r>
          </w:p>
        </w:tc>
      </w:tr>
      <w:tr w:rsidR="00EA46DC" w:rsidRPr="00E13132" w14:paraId="3FDE9400" w14:textId="77777777">
        <w:trPr>
          <w:trHeight w:val="330"/>
        </w:trPr>
        <w:tc>
          <w:tcPr>
            <w:tcW w:w="1428" w:type="dxa"/>
          </w:tcPr>
          <w:p w14:paraId="016F8934" w14:textId="77777777" w:rsidR="00EA46DC" w:rsidRPr="00E13132" w:rsidRDefault="006B3533" w:rsidP="00733EEF">
            <w:pPr>
              <w:pStyle w:val="TableParagraph"/>
              <w:spacing w:line="240" w:lineRule="auto"/>
              <w:ind w:left="287"/>
              <w:rPr>
                <w:sz w:val="24"/>
              </w:rPr>
            </w:pPr>
            <w:r w:rsidRPr="00E13132">
              <w:rPr>
                <w:sz w:val="24"/>
              </w:rPr>
              <w:t>X4</w:t>
            </w:r>
          </w:p>
        </w:tc>
        <w:tc>
          <w:tcPr>
            <w:tcW w:w="1481" w:type="dxa"/>
          </w:tcPr>
          <w:p w14:paraId="2EEF5341" w14:textId="77777777" w:rsidR="00EA46DC" w:rsidRPr="00E13132" w:rsidRDefault="006B3533" w:rsidP="00733EEF">
            <w:pPr>
              <w:pStyle w:val="TableParagraph"/>
              <w:spacing w:line="240" w:lineRule="auto"/>
              <w:ind w:right="55"/>
              <w:jc w:val="right"/>
              <w:rPr>
                <w:sz w:val="24"/>
              </w:rPr>
            </w:pPr>
            <w:r w:rsidRPr="00E13132">
              <w:rPr>
                <w:sz w:val="24"/>
              </w:rPr>
              <w:t>0,948</w:t>
            </w:r>
          </w:p>
        </w:tc>
        <w:tc>
          <w:tcPr>
            <w:tcW w:w="1190" w:type="dxa"/>
          </w:tcPr>
          <w:p w14:paraId="2E59A368" w14:textId="77777777" w:rsidR="00EA46DC" w:rsidRPr="00E13132" w:rsidRDefault="006B3533" w:rsidP="00733EEF">
            <w:pPr>
              <w:pStyle w:val="TableParagraph"/>
              <w:spacing w:line="240" w:lineRule="auto"/>
              <w:ind w:right="52"/>
              <w:jc w:val="right"/>
              <w:rPr>
                <w:sz w:val="24"/>
              </w:rPr>
            </w:pPr>
            <w:r w:rsidRPr="00E13132">
              <w:rPr>
                <w:sz w:val="24"/>
              </w:rPr>
              <w:t>1.055</w:t>
            </w:r>
          </w:p>
        </w:tc>
      </w:tr>
    </w:tbl>
    <w:p w14:paraId="3CEFF8D9" w14:textId="3D04A096" w:rsidR="00EA46DC" w:rsidRPr="00E13132" w:rsidRDefault="006B3533" w:rsidP="00750165">
      <w:pPr>
        <w:ind w:left="318"/>
        <w:rPr>
          <w:w w:val="95"/>
        </w:rPr>
      </w:pPr>
      <w:r w:rsidRPr="00E13132">
        <w:rPr>
          <w:w w:val="95"/>
          <w:sz w:val="24"/>
        </w:rPr>
        <w:t xml:space="preserve">Sumber: </w:t>
      </w:r>
      <w:r w:rsidR="00E74A00" w:rsidRPr="00E74A00">
        <w:rPr>
          <w:w w:val="95"/>
          <w:sz w:val="24"/>
        </w:rPr>
        <w:t>Data Diolah</w:t>
      </w:r>
    </w:p>
    <w:p w14:paraId="07C9D7C3" w14:textId="77777777" w:rsidR="00A40F25" w:rsidRPr="00E13132" w:rsidRDefault="00A40F25" w:rsidP="00750165">
      <w:pPr>
        <w:ind w:left="318"/>
      </w:pPr>
    </w:p>
    <w:p w14:paraId="5D2A6A62" w14:textId="77777777" w:rsidR="00EA46DC" w:rsidRPr="00E13132" w:rsidRDefault="006B3533" w:rsidP="00733EEF">
      <w:pPr>
        <w:pStyle w:val="BodyText"/>
        <w:ind w:left="318" w:right="313" w:firstLine="566"/>
        <w:jc w:val="both"/>
      </w:pPr>
      <w:r w:rsidRPr="00E13132">
        <w:rPr>
          <w:w w:val="95"/>
        </w:rPr>
        <w:t xml:space="preserve">Sedangkan untuk hasil pengujian heterokedastisitas dengan tujuan mengetahui nilai residul </w:t>
      </w:r>
      <w:r w:rsidRPr="00E13132">
        <w:t>terdapat atau tidaknya ketidaksamaan varian residual model regresi. Adapun hasil pengujian heterokedastisitas dapat dilihat dalam Tabel 7.</w:t>
      </w:r>
    </w:p>
    <w:p w14:paraId="0503156D" w14:textId="77777777" w:rsidR="007220B3" w:rsidRPr="00E13132" w:rsidRDefault="007220B3" w:rsidP="00733EEF">
      <w:pPr>
        <w:pStyle w:val="BodyText"/>
        <w:ind w:left="318" w:right="313" w:firstLine="566"/>
        <w:jc w:val="both"/>
      </w:pPr>
    </w:p>
    <w:p w14:paraId="27794E93" w14:textId="77777777" w:rsidR="007220B3" w:rsidRPr="00E13132" w:rsidRDefault="007220B3" w:rsidP="00733EEF">
      <w:pPr>
        <w:pStyle w:val="BodyText"/>
        <w:ind w:left="318" w:right="313" w:firstLine="566"/>
        <w:jc w:val="both"/>
      </w:pPr>
    </w:p>
    <w:p w14:paraId="5D9E1503" w14:textId="77777777" w:rsidR="007220B3" w:rsidRPr="00E13132" w:rsidRDefault="007220B3" w:rsidP="00733EEF">
      <w:pPr>
        <w:pStyle w:val="BodyText"/>
        <w:ind w:left="318" w:right="313" w:firstLine="566"/>
        <w:jc w:val="both"/>
      </w:pPr>
    </w:p>
    <w:p w14:paraId="4BDAFEE3" w14:textId="77777777" w:rsidR="007220B3" w:rsidRPr="00E13132" w:rsidRDefault="007220B3" w:rsidP="00733EEF">
      <w:pPr>
        <w:pStyle w:val="BodyText"/>
        <w:ind w:left="318" w:right="313" w:firstLine="566"/>
        <w:jc w:val="both"/>
      </w:pPr>
    </w:p>
    <w:p w14:paraId="317BB420" w14:textId="77777777" w:rsidR="007220B3" w:rsidRPr="00E13132" w:rsidRDefault="007220B3" w:rsidP="00733EEF">
      <w:pPr>
        <w:pStyle w:val="BodyText"/>
        <w:ind w:left="318" w:right="313" w:firstLine="566"/>
        <w:jc w:val="both"/>
      </w:pPr>
    </w:p>
    <w:p w14:paraId="314F5A09" w14:textId="77777777" w:rsidR="00750165" w:rsidRPr="00E13132" w:rsidRDefault="00750165" w:rsidP="00A40F25">
      <w:pPr>
        <w:pStyle w:val="BodyText"/>
        <w:ind w:right="313"/>
        <w:jc w:val="both"/>
      </w:pPr>
    </w:p>
    <w:p w14:paraId="3F400B5E" w14:textId="77777777" w:rsidR="00EA46DC" w:rsidRPr="00E13132" w:rsidRDefault="006B3533" w:rsidP="00750165">
      <w:pPr>
        <w:pStyle w:val="BodyText"/>
        <w:ind w:firstLine="318"/>
        <w:jc w:val="both"/>
      </w:pPr>
      <w:r w:rsidRPr="00E13132">
        <w:rPr>
          <w:w w:val="95"/>
        </w:rPr>
        <w:lastRenderedPageBreak/>
        <w:t>Tabel 7 Hasil Uji Heterokedastisitas</w:t>
      </w:r>
    </w:p>
    <w:p w14:paraId="1700DFDB" w14:textId="77777777" w:rsidR="00EA46DC" w:rsidRPr="00E13132" w:rsidRDefault="00EA46DC" w:rsidP="00733EEF">
      <w:pPr>
        <w:pStyle w:val="BodyText"/>
        <w:rPr>
          <w:sz w:val="12"/>
        </w:rPr>
      </w:pPr>
    </w:p>
    <w:tbl>
      <w:tblPr>
        <w:tblW w:w="0" w:type="auto"/>
        <w:tblInd w:w="319" w:type="dxa"/>
        <w:tblLayout w:type="fixed"/>
        <w:tblCellMar>
          <w:left w:w="0" w:type="dxa"/>
          <w:right w:w="0" w:type="dxa"/>
        </w:tblCellMar>
        <w:tblLook w:val="01E0" w:firstRow="1" w:lastRow="1" w:firstColumn="1" w:lastColumn="1" w:noHBand="0" w:noVBand="0"/>
      </w:tblPr>
      <w:tblGrid>
        <w:gridCol w:w="340"/>
        <w:gridCol w:w="1360"/>
        <w:gridCol w:w="1131"/>
      </w:tblGrid>
      <w:tr w:rsidR="00EA46DC" w:rsidRPr="00E13132" w14:paraId="237545B7" w14:textId="77777777">
        <w:trPr>
          <w:trHeight w:val="278"/>
        </w:trPr>
        <w:tc>
          <w:tcPr>
            <w:tcW w:w="1700" w:type="dxa"/>
            <w:gridSpan w:val="2"/>
            <w:vMerge w:val="restart"/>
            <w:tcBorders>
              <w:top w:val="single" w:sz="4" w:space="0" w:color="000000"/>
              <w:left w:val="single" w:sz="4" w:space="0" w:color="000000"/>
              <w:right w:val="single" w:sz="4" w:space="0" w:color="000000"/>
            </w:tcBorders>
          </w:tcPr>
          <w:p w14:paraId="17988BB5" w14:textId="77777777" w:rsidR="00EA46DC" w:rsidRPr="00E13132" w:rsidRDefault="00EA46DC" w:rsidP="00733EEF">
            <w:pPr>
              <w:pStyle w:val="TableParagraph"/>
              <w:spacing w:line="240" w:lineRule="auto"/>
              <w:rPr>
                <w:sz w:val="24"/>
              </w:rPr>
            </w:pPr>
          </w:p>
          <w:p w14:paraId="52346C9B" w14:textId="77777777" w:rsidR="00EA46DC" w:rsidRPr="00E13132" w:rsidRDefault="006B3533" w:rsidP="00733EEF">
            <w:pPr>
              <w:pStyle w:val="TableParagraph"/>
              <w:spacing w:line="240" w:lineRule="auto"/>
              <w:ind w:left="64"/>
              <w:rPr>
                <w:sz w:val="24"/>
              </w:rPr>
            </w:pPr>
            <w:r w:rsidRPr="00E13132">
              <w:rPr>
                <w:sz w:val="24"/>
              </w:rPr>
              <w:t>Model</w:t>
            </w:r>
          </w:p>
        </w:tc>
        <w:tc>
          <w:tcPr>
            <w:tcW w:w="1131" w:type="dxa"/>
            <w:tcBorders>
              <w:top w:val="single" w:sz="4" w:space="0" w:color="000000"/>
              <w:left w:val="single" w:sz="4" w:space="0" w:color="000000"/>
              <w:bottom w:val="single" w:sz="4" w:space="0" w:color="000000"/>
              <w:right w:val="single" w:sz="4" w:space="0" w:color="000000"/>
            </w:tcBorders>
          </w:tcPr>
          <w:p w14:paraId="40374595" w14:textId="77777777" w:rsidR="00EA46DC" w:rsidRPr="00E13132" w:rsidRDefault="006B3533" w:rsidP="00733EEF">
            <w:pPr>
              <w:pStyle w:val="TableParagraph"/>
              <w:spacing w:line="240" w:lineRule="auto"/>
              <w:ind w:left="370"/>
              <w:rPr>
                <w:sz w:val="24"/>
              </w:rPr>
            </w:pPr>
            <w:r w:rsidRPr="00E13132">
              <w:rPr>
                <w:sz w:val="24"/>
              </w:rPr>
              <w:t>Sig.</w:t>
            </w:r>
          </w:p>
        </w:tc>
      </w:tr>
      <w:tr w:rsidR="00EA46DC" w:rsidRPr="00E13132" w14:paraId="4FE568B1" w14:textId="77777777">
        <w:trPr>
          <w:trHeight w:val="272"/>
        </w:trPr>
        <w:tc>
          <w:tcPr>
            <w:tcW w:w="1700" w:type="dxa"/>
            <w:gridSpan w:val="2"/>
            <w:vMerge/>
            <w:tcBorders>
              <w:top w:val="nil"/>
              <w:left w:val="single" w:sz="4" w:space="0" w:color="000000"/>
              <w:right w:val="single" w:sz="4" w:space="0" w:color="000000"/>
            </w:tcBorders>
          </w:tcPr>
          <w:p w14:paraId="65003620" w14:textId="77777777" w:rsidR="00EA46DC" w:rsidRPr="00E13132" w:rsidRDefault="00EA46DC" w:rsidP="00733EEF">
            <w:pPr>
              <w:rPr>
                <w:sz w:val="2"/>
                <w:szCs w:val="2"/>
              </w:rPr>
            </w:pPr>
          </w:p>
        </w:tc>
        <w:tc>
          <w:tcPr>
            <w:tcW w:w="1131" w:type="dxa"/>
            <w:tcBorders>
              <w:top w:val="single" w:sz="4" w:space="0" w:color="000000"/>
              <w:left w:val="single" w:sz="4" w:space="0" w:color="000000"/>
              <w:right w:val="single" w:sz="4" w:space="0" w:color="000000"/>
            </w:tcBorders>
          </w:tcPr>
          <w:p w14:paraId="54294FC0" w14:textId="77777777" w:rsidR="00EA46DC" w:rsidRPr="00E13132" w:rsidRDefault="00EA46DC" w:rsidP="00733EEF">
            <w:pPr>
              <w:pStyle w:val="TableParagraph"/>
              <w:spacing w:line="240" w:lineRule="auto"/>
              <w:rPr>
                <w:sz w:val="20"/>
              </w:rPr>
            </w:pPr>
          </w:p>
        </w:tc>
      </w:tr>
      <w:tr w:rsidR="00EA46DC" w:rsidRPr="00E13132" w14:paraId="087FAAD5" w14:textId="77777777">
        <w:trPr>
          <w:trHeight w:val="276"/>
        </w:trPr>
        <w:tc>
          <w:tcPr>
            <w:tcW w:w="340" w:type="dxa"/>
            <w:tcBorders>
              <w:left w:val="single" w:sz="4" w:space="0" w:color="000000"/>
            </w:tcBorders>
          </w:tcPr>
          <w:p w14:paraId="2EEE3661" w14:textId="77777777" w:rsidR="00EA46DC" w:rsidRPr="00E13132" w:rsidRDefault="006B3533" w:rsidP="00733EEF">
            <w:pPr>
              <w:pStyle w:val="TableParagraph"/>
              <w:spacing w:line="240" w:lineRule="auto"/>
              <w:ind w:left="64"/>
              <w:rPr>
                <w:sz w:val="24"/>
              </w:rPr>
            </w:pPr>
            <w:r w:rsidRPr="00E13132">
              <w:rPr>
                <w:sz w:val="24"/>
              </w:rPr>
              <w:t>1</w:t>
            </w:r>
          </w:p>
        </w:tc>
        <w:tc>
          <w:tcPr>
            <w:tcW w:w="1360" w:type="dxa"/>
            <w:tcBorders>
              <w:right w:val="single" w:sz="4" w:space="0" w:color="000000"/>
            </w:tcBorders>
          </w:tcPr>
          <w:p w14:paraId="03A8E62F" w14:textId="77777777" w:rsidR="00EA46DC" w:rsidRPr="00E13132" w:rsidRDefault="006B3533" w:rsidP="00733EEF">
            <w:pPr>
              <w:pStyle w:val="TableParagraph"/>
              <w:spacing w:line="240" w:lineRule="auto"/>
              <w:ind w:left="159"/>
              <w:rPr>
                <w:sz w:val="24"/>
              </w:rPr>
            </w:pPr>
            <w:r w:rsidRPr="00E13132">
              <w:rPr>
                <w:sz w:val="24"/>
              </w:rPr>
              <w:t>(Constant)</w:t>
            </w:r>
          </w:p>
        </w:tc>
        <w:tc>
          <w:tcPr>
            <w:tcW w:w="1131" w:type="dxa"/>
            <w:tcBorders>
              <w:left w:val="single" w:sz="4" w:space="0" w:color="000000"/>
              <w:right w:val="single" w:sz="4" w:space="0" w:color="000000"/>
            </w:tcBorders>
          </w:tcPr>
          <w:p w14:paraId="01933C5F" w14:textId="77777777" w:rsidR="00EA46DC" w:rsidRPr="00E13132" w:rsidRDefault="006B3533" w:rsidP="00733EEF">
            <w:pPr>
              <w:pStyle w:val="TableParagraph"/>
              <w:spacing w:line="240" w:lineRule="auto"/>
              <w:ind w:right="56"/>
              <w:jc w:val="right"/>
              <w:rPr>
                <w:sz w:val="24"/>
              </w:rPr>
            </w:pPr>
            <w:r w:rsidRPr="00E13132">
              <w:rPr>
                <w:sz w:val="24"/>
              </w:rPr>
              <w:t>0,774</w:t>
            </w:r>
          </w:p>
        </w:tc>
      </w:tr>
      <w:tr w:rsidR="00EA46DC" w:rsidRPr="00E13132" w14:paraId="5CB76A00" w14:textId="77777777">
        <w:trPr>
          <w:trHeight w:val="275"/>
        </w:trPr>
        <w:tc>
          <w:tcPr>
            <w:tcW w:w="340" w:type="dxa"/>
            <w:tcBorders>
              <w:left w:val="single" w:sz="4" w:space="0" w:color="000000"/>
            </w:tcBorders>
          </w:tcPr>
          <w:p w14:paraId="24C96833" w14:textId="77777777" w:rsidR="00EA46DC" w:rsidRPr="00E13132" w:rsidRDefault="00EA46DC" w:rsidP="00733EEF">
            <w:pPr>
              <w:pStyle w:val="TableParagraph"/>
              <w:spacing w:line="240" w:lineRule="auto"/>
              <w:rPr>
                <w:sz w:val="20"/>
              </w:rPr>
            </w:pPr>
          </w:p>
        </w:tc>
        <w:tc>
          <w:tcPr>
            <w:tcW w:w="1360" w:type="dxa"/>
            <w:tcBorders>
              <w:right w:val="single" w:sz="4" w:space="0" w:color="000000"/>
            </w:tcBorders>
          </w:tcPr>
          <w:p w14:paraId="5DAF420E" w14:textId="77777777" w:rsidR="00EA46DC" w:rsidRPr="00E13132" w:rsidRDefault="006B3533" w:rsidP="00733EEF">
            <w:pPr>
              <w:pStyle w:val="TableParagraph"/>
              <w:spacing w:line="240" w:lineRule="auto"/>
              <w:ind w:left="159"/>
              <w:rPr>
                <w:sz w:val="24"/>
              </w:rPr>
            </w:pPr>
            <w:r w:rsidRPr="00E13132">
              <w:rPr>
                <w:sz w:val="24"/>
              </w:rPr>
              <w:t>X1</w:t>
            </w:r>
          </w:p>
        </w:tc>
        <w:tc>
          <w:tcPr>
            <w:tcW w:w="1131" w:type="dxa"/>
            <w:tcBorders>
              <w:left w:val="single" w:sz="4" w:space="0" w:color="000000"/>
              <w:right w:val="single" w:sz="4" w:space="0" w:color="000000"/>
            </w:tcBorders>
          </w:tcPr>
          <w:p w14:paraId="27860D42" w14:textId="77777777" w:rsidR="00EA46DC" w:rsidRPr="00E13132" w:rsidRDefault="006B3533" w:rsidP="00733EEF">
            <w:pPr>
              <w:pStyle w:val="TableParagraph"/>
              <w:spacing w:line="240" w:lineRule="auto"/>
              <w:ind w:right="56"/>
              <w:jc w:val="right"/>
              <w:rPr>
                <w:sz w:val="24"/>
              </w:rPr>
            </w:pPr>
            <w:r w:rsidRPr="00E13132">
              <w:rPr>
                <w:sz w:val="24"/>
              </w:rPr>
              <w:t>0,795</w:t>
            </w:r>
          </w:p>
        </w:tc>
      </w:tr>
      <w:tr w:rsidR="00EA46DC" w:rsidRPr="00E13132" w14:paraId="101A8A3B" w14:textId="77777777">
        <w:trPr>
          <w:trHeight w:val="275"/>
        </w:trPr>
        <w:tc>
          <w:tcPr>
            <w:tcW w:w="340" w:type="dxa"/>
            <w:tcBorders>
              <w:left w:val="single" w:sz="4" w:space="0" w:color="000000"/>
            </w:tcBorders>
          </w:tcPr>
          <w:p w14:paraId="036A77B7" w14:textId="77777777" w:rsidR="00EA46DC" w:rsidRPr="00E13132" w:rsidRDefault="00EA46DC" w:rsidP="00733EEF">
            <w:pPr>
              <w:pStyle w:val="TableParagraph"/>
              <w:spacing w:line="240" w:lineRule="auto"/>
              <w:rPr>
                <w:sz w:val="20"/>
              </w:rPr>
            </w:pPr>
          </w:p>
        </w:tc>
        <w:tc>
          <w:tcPr>
            <w:tcW w:w="1360" w:type="dxa"/>
            <w:tcBorders>
              <w:right w:val="single" w:sz="4" w:space="0" w:color="000000"/>
            </w:tcBorders>
          </w:tcPr>
          <w:p w14:paraId="267F68AC" w14:textId="77777777" w:rsidR="00EA46DC" w:rsidRPr="00E13132" w:rsidRDefault="006B3533" w:rsidP="00733EEF">
            <w:pPr>
              <w:pStyle w:val="TableParagraph"/>
              <w:spacing w:line="240" w:lineRule="auto"/>
              <w:ind w:left="159"/>
              <w:rPr>
                <w:sz w:val="24"/>
              </w:rPr>
            </w:pPr>
            <w:r w:rsidRPr="00E13132">
              <w:rPr>
                <w:sz w:val="24"/>
              </w:rPr>
              <w:t>X2</w:t>
            </w:r>
          </w:p>
        </w:tc>
        <w:tc>
          <w:tcPr>
            <w:tcW w:w="1131" w:type="dxa"/>
            <w:tcBorders>
              <w:left w:val="single" w:sz="4" w:space="0" w:color="000000"/>
              <w:right w:val="single" w:sz="4" w:space="0" w:color="000000"/>
            </w:tcBorders>
          </w:tcPr>
          <w:p w14:paraId="00DF4303" w14:textId="77777777" w:rsidR="00EA46DC" w:rsidRPr="00E13132" w:rsidRDefault="006B3533" w:rsidP="00733EEF">
            <w:pPr>
              <w:pStyle w:val="TableParagraph"/>
              <w:spacing w:line="240" w:lineRule="auto"/>
              <w:ind w:right="56"/>
              <w:jc w:val="right"/>
              <w:rPr>
                <w:sz w:val="24"/>
              </w:rPr>
            </w:pPr>
            <w:r w:rsidRPr="00E13132">
              <w:rPr>
                <w:sz w:val="24"/>
              </w:rPr>
              <w:t>0,060</w:t>
            </w:r>
          </w:p>
        </w:tc>
      </w:tr>
      <w:tr w:rsidR="00EA46DC" w:rsidRPr="00E13132" w14:paraId="007F64B9" w14:textId="77777777">
        <w:trPr>
          <w:trHeight w:val="276"/>
        </w:trPr>
        <w:tc>
          <w:tcPr>
            <w:tcW w:w="340" w:type="dxa"/>
            <w:tcBorders>
              <w:left w:val="single" w:sz="4" w:space="0" w:color="000000"/>
            </w:tcBorders>
          </w:tcPr>
          <w:p w14:paraId="6535BF7E" w14:textId="77777777" w:rsidR="00EA46DC" w:rsidRPr="00E13132" w:rsidRDefault="00EA46DC" w:rsidP="00733EEF">
            <w:pPr>
              <w:pStyle w:val="TableParagraph"/>
              <w:spacing w:line="240" w:lineRule="auto"/>
              <w:rPr>
                <w:sz w:val="20"/>
              </w:rPr>
            </w:pPr>
          </w:p>
        </w:tc>
        <w:tc>
          <w:tcPr>
            <w:tcW w:w="1360" w:type="dxa"/>
            <w:tcBorders>
              <w:right w:val="single" w:sz="4" w:space="0" w:color="000000"/>
            </w:tcBorders>
          </w:tcPr>
          <w:p w14:paraId="5A0023BE" w14:textId="77777777" w:rsidR="00EA46DC" w:rsidRPr="00E13132" w:rsidRDefault="006B3533" w:rsidP="00733EEF">
            <w:pPr>
              <w:pStyle w:val="TableParagraph"/>
              <w:spacing w:line="240" w:lineRule="auto"/>
              <w:ind w:left="159"/>
              <w:rPr>
                <w:sz w:val="24"/>
              </w:rPr>
            </w:pPr>
            <w:r w:rsidRPr="00E13132">
              <w:rPr>
                <w:sz w:val="24"/>
              </w:rPr>
              <w:t>X3</w:t>
            </w:r>
          </w:p>
        </w:tc>
        <w:tc>
          <w:tcPr>
            <w:tcW w:w="1131" w:type="dxa"/>
            <w:tcBorders>
              <w:left w:val="single" w:sz="4" w:space="0" w:color="000000"/>
              <w:right w:val="single" w:sz="4" w:space="0" w:color="000000"/>
            </w:tcBorders>
          </w:tcPr>
          <w:p w14:paraId="526825CF" w14:textId="77777777" w:rsidR="00EA46DC" w:rsidRPr="00E13132" w:rsidRDefault="006B3533" w:rsidP="00733EEF">
            <w:pPr>
              <w:pStyle w:val="TableParagraph"/>
              <w:spacing w:line="240" w:lineRule="auto"/>
              <w:ind w:right="56"/>
              <w:jc w:val="right"/>
              <w:rPr>
                <w:sz w:val="24"/>
              </w:rPr>
            </w:pPr>
            <w:r w:rsidRPr="00E13132">
              <w:rPr>
                <w:sz w:val="24"/>
              </w:rPr>
              <w:t>0,648</w:t>
            </w:r>
          </w:p>
        </w:tc>
      </w:tr>
      <w:tr w:rsidR="00EA46DC" w:rsidRPr="00E13132" w14:paraId="5EDA1ADA" w14:textId="77777777">
        <w:trPr>
          <w:trHeight w:val="278"/>
        </w:trPr>
        <w:tc>
          <w:tcPr>
            <w:tcW w:w="340" w:type="dxa"/>
            <w:tcBorders>
              <w:left w:val="single" w:sz="4" w:space="0" w:color="000000"/>
              <w:bottom w:val="single" w:sz="4" w:space="0" w:color="000000"/>
            </w:tcBorders>
          </w:tcPr>
          <w:p w14:paraId="3247BD9D" w14:textId="77777777" w:rsidR="00EA46DC" w:rsidRPr="00E13132" w:rsidRDefault="00EA46DC" w:rsidP="00733EEF">
            <w:pPr>
              <w:pStyle w:val="TableParagraph"/>
              <w:spacing w:line="240" w:lineRule="auto"/>
              <w:rPr>
                <w:sz w:val="20"/>
              </w:rPr>
            </w:pPr>
          </w:p>
        </w:tc>
        <w:tc>
          <w:tcPr>
            <w:tcW w:w="1360" w:type="dxa"/>
            <w:tcBorders>
              <w:bottom w:val="single" w:sz="4" w:space="0" w:color="000000"/>
              <w:right w:val="single" w:sz="4" w:space="0" w:color="000000"/>
            </w:tcBorders>
          </w:tcPr>
          <w:p w14:paraId="0541F08E" w14:textId="77777777" w:rsidR="00EA46DC" w:rsidRPr="00E13132" w:rsidRDefault="006B3533" w:rsidP="00733EEF">
            <w:pPr>
              <w:pStyle w:val="TableParagraph"/>
              <w:spacing w:line="240" w:lineRule="auto"/>
              <w:ind w:left="159"/>
              <w:rPr>
                <w:sz w:val="24"/>
              </w:rPr>
            </w:pPr>
            <w:r w:rsidRPr="00E13132">
              <w:rPr>
                <w:sz w:val="24"/>
              </w:rPr>
              <w:t>X4</w:t>
            </w:r>
          </w:p>
        </w:tc>
        <w:tc>
          <w:tcPr>
            <w:tcW w:w="1131" w:type="dxa"/>
            <w:tcBorders>
              <w:left w:val="single" w:sz="4" w:space="0" w:color="000000"/>
              <w:bottom w:val="single" w:sz="4" w:space="0" w:color="000000"/>
              <w:right w:val="single" w:sz="4" w:space="0" w:color="000000"/>
            </w:tcBorders>
          </w:tcPr>
          <w:p w14:paraId="4DB61F43" w14:textId="77777777" w:rsidR="00EA46DC" w:rsidRPr="00E13132" w:rsidRDefault="006B3533" w:rsidP="00733EEF">
            <w:pPr>
              <w:pStyle w:val="TableParagraph"/>
              <w:spacing w:line="240" w:lineRule="auto"/>
              <w:ind w:right="56"/>
              <w:jc w:val="right"/>
              <w:rPr>
                <w:sz w:val="24"/>
              </w:rPr>
            </w:pPr>
            <w:r w:rsidRPr="00E13132">
              <w:rPr>
                <w:sz w:val="24"/>
              </w:rPr>
              <w:t>0,446</w:t>
            </w:r>
          </w:p>
        </w:tc>
      </w:tr>
    </w:tbl>
    <w:p w14:paraId="59198300" w14:textId="3B9E562C" w:rsidR="00DC03E6" w:rsidRDefault="006B3533" w:rsidP="00750165">
      <w:pPr>
        <w:ind w:left="318"/>
        <w:jc w:val="both"/>
        <w:rPr>
          <w:w w:val="95"/>
        </w:rPr>
      </w:pPr>
      <w:r w:rsidRPr="00E13132">
        <w:rPr>
          <w:w w:val="95"/>
          <w:sz w:val="24"/>
        </w:rPr>
        <w:t xml:space="preserve">Sumber: </w:t>
      </w:r>
      <w:r w:rsidR="00E74A00" w:rsidRPr="00E74A00">
        <w:rPr>
          <w:w w:val="95"/>
          <w:sz w:val="24"/>
        </w:rPr>
        <w:t>Data Diolah</w:t>
      </w:r>
    </w:p>
    <w:p w14:paraId="6645C847" w14:textId="77777777" w:rsidR="00E74A00" w:rsidRPr="00E13132" w:rsidRDefault="00E74A00" w:rsidP="00750165">
      <w:pPr>
        <w:ind w:left="318"/>
        <w:jc w:val="both"/>
        <w:rPr>
          <w:w w:val="95"/>
        </w:rPr>
      </w:pPr>
    </w:p>
    <w:p w14:paraId="1D3CDA0F" w14:textId="5F5F532E" w:rsidR="00EA46DC" w:rsidRPr="00E13132" w:rsidRDefault="006B3533" w:rsidP="00733EEF">
      <w:pPr>
        <w:pStyle w:val="BodyText"/>
        <w:ind w:left="318" w:right="312" w:firstLine="566"/>
        <w:jc w:val="both"/>
      </w:pPr>
      <w:r w:rsidRPr="00E13132">
        <w:rPr>
          <w:w w:val="95"/>
        </w:rPr>
        <w:t xml:space="preserve">Beradasarkan Tabel 7 hasil pengujian heteroskedastisitas dapat disimpulkan bahwa tidak terjadi heteroskedastisitas berdasarkan nilai Signifikansi &gt; 0,05. Asumsi klasik yang dilakukan </w:t>
      </w:r>
      <w:r w:rsidRPr="00E13132">
        <w:t>telah terpenuhi yaitu uji normalitas, multikolinearitas dan heterokedastisitas baru dilakukan</w:t>
      </w:r>
      <w:r w:rsidR="00DC03E6" w:rsidRPr="00E13132">
        <w:t xml:space="preserve"> </w:t>
      </w:r>
      <w:r w:rsidRPr="00E13132">
        <w:rPr>
          <w:w w:val="95"/>
        </w:rPr>
        <w:t xml:space="preserve">pengujian data. Untuk pengujian data dilakukan menggunakan uji regresi linear berganda. Hasil </w:t>
      </w:r>
      <w:r w:rsidRPr="00E13132">
        <w:t>pengujian dapat dilihat pada Tabel 8</w:t>
      </w:r>
    </w:p>
    <w:p w14:paraId="66AABF34" w14:textId="77777777" w:rsidR="007220B3" w:rsidRPr="00E13132" w:rsidRDefault="007220B3" w:rsidP="00733EEF">
      <w:pPr>
        <w:pStyle w:val="BodyText"/>
        <w:ind w:left="318" w:right="312" w:firstLine="566"/>
        <w:jc w:val="both"/>
      </w:pPr>
    </w:p>
    <w:p w14:paraId="428633FC" w14:textId="77777777" w:rsidR="00EA46DC" w:rsidRPr="00E13132" w:rsidRDefault="006B3533" w:rsidP="00733EEF">
      <w:pPr>
        <w:pStyle w:val="BodyText"/>
        <w:ind w:left="318"/>
      </w:pPr>
      <w:r w:rsidRPr="00E13132">
        <w:rPr>
          <w:w w:val="95"/>
        </w:rPr>
        <w:t>Tabel 8 Nilai Koefisien Regresi Linier Berganda</w:t>
      </w:r>
    </w:p>
    <w:p w14:paraId="31852FC7" w14:textId="77777777" w:rsidR="00EA46DC" w:rsidRPr="00E13132" w:rsidRDefault="00EA46DC" w:rsidP="00733EEF">
      <w:pPr>
        <w:pStyle w:val="BodyText"/>
        <w:rPr>
          <w:sz w:val="18"/>
        </w:rPr>
      </w:pPr>
    </w:p>
    <w:tbl>
      <w:tblPr>
        <w:tblW w:w="0" w:type="auto"/>
        <w:tblInd w:w="3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8"/>
        <w:gridCol w:w="1117"/>
        <w:gridCol w:w="849"/>
        <w:gridCol w:w="1134"/>
        <w:gridCol w:w="997"/>
      </w:tblGrid>
      <w:tr w:rsidR="00EA46DC" w:rsidRPr="00E13132" w14:paraId="19BE4948" w14:textId="77777777">
        <w:trPr>
          <w:trHeight w:val="551"/>
        </w:trPr>
        <w:tc>
          <w:tcPr>
            <w:tcW w:w="1705" w:type="dxa"/>
            <w:gridSpan w:val="2"/>
            <w:vMerge w:val="restart"/>
          </w:tcPr>
          <w:p w14:paraId="5D86A7FA" w14:textId="77777777" w:rsidR="00EA46DC" w:rsidRPr="00E13132" w:rsidRDefault="00EA46DC" w:rsidP="00733EEF">
            <w:pPr>
              <w:pStyle w:val="TableParagraph"/>
              <w:spacing w:line="240" w:lineRule="auto"/>
              <w:rPr>
                <w:sz w:val="26"/>
              </w:rPr>
            </w:pPr>
          </w:p>
          <w:p w14:paraId="11E714FD" w14:textId="77777777" w:rsidR="00EA46DC" w:rsidRPr="00E13132" w:rsidRDefault="00EA46DC" w:rsidP="00733EEF">
            <w:pPr>
              <w:pStyle w:val="TableParagraph"/>
              <w:spacing w:line="240" w:lineRule="auto"/>
            </w:pPr>
          </w:p>
          <w:p w14:paraId="691CE85A" w14:textId="77777777" w:rsidR="00EA46DC" w:rsidRPr="00E13132" w:rsidRDefault="006B3533" w:rsidP="00733EEF">
            <w:pPr>
              <w:pStyle w:val="TableParagraph"/>
              <w:spacing w:line="240" w:lineRule="auto"/>
              <w:ind w:left="64"/>
              <w:rPr>
                <w:sz w:val="24"/>
              </w:rPr>
            </w:pPr>
            <w:r w:rsidRPr="00E13132">
              <w:rPr>
                <w:sz w:val="24"/>
              </w:rPr>
              <w:t>Model</w:t>
            </w:r>
          </w:p>
        </w:tc>
        <w:tc>
          <w:tcPr>
            <w:tcW w:w="1983" w:type="dxa"/>
            <w:gridSpan w:val="2"/>
          </w:tcPr>
          <w:p w14:paraId="150AB89D" w14:textId="77777777" w:rsidR="00EA46DC" w:rsidRPr="00E13132" w:rsidRDefault="006B3533" w:rsidP="00733EEF">
            <w:pPr>
              <w:pStyle w:val="TableParagraph"/>
              <w:spacing w:line="240" w:lineRule="auto"/>
              <w:ind w:left="214" w:right="211"/>
              <w:jc w:val="center"/>
              <w:rPr>
                <w:sz w:val="24"/>
              </w:rPr>
            </w:pPr>
            <w:r w:rsidRPr="00E13132">
              <w:rPr>
                <w:sz w:val="24"/>
              </w:rPr>
              <w:t>Unstandardized</w:t>
            </w:r>
          </w:p>
          <w:p w14:paraId="5759126F" w14:textId="77777777" w:rsidR="00EA46DC" w:rsidRPr="00E13132" w:rsidRDefault="006B3533" w:rsidP="00733EEF">
            <w:pPr>
              <w:pStyle w:val="TableParagraph"/>
              <w:spacing w:line="240" w:lineRule="auto"/>
              <w:ind w:left="211" w:right="211"/>
              <w:jc w:val="center"/>
              <w:rPr>
                <w:sz w:val="24"/>
              </w:rPr>
            </w:pPr>
            <w:r w:rsidRPr="00E13132">
              <w:rPr>
                <w:sz w:val="24"/>
              </w:rPr>
              <w:t>Coefficients</w:t>
            </w:r>
          </w:p>
        </w:tc>
        <w:tc>
          <w:tcPr>
            <w:tcW w:w="997" w:type="dxa"/>
            <w:vMerge w:val="restart"/>
          </w:tcPr>
          <w:p w14:paraId="0F251D65" w14:textId="77777777" w:rsidR="00EA46DC" w:rsidRPr="00E13132" w:rsidRDefault="00EA46DC" w:rsidP="00733EEF">
            <w:pPr>
              <w:pStyle w:val="TableParagraph"/>
              <w:spacing w:line="240" w:lineRule="auto"/>
              <w:rPr>
                <w:sz w:val="26"/>
              </w:rPr>
            </w:pPr>
          </w:p>
          <w:p w14:paraId="1DE562D7" w14:textId="77777777" w:rsidR="00EA46DC" w:rsidRPr="00E13132" w:rsidRDefault="00EA46DC" w:rsidP="00733EEF">
            <w:pPr>
              <w:pStyle w:val="TableParagraph"/>
              <w:spacing w:line="240" w:lineRule="auto"/>
            </w:pPr>
          </w:p>
          <w:p w14:paraId="040D9FF6" w14:textId="77777777" w:rsidR="00EA46DC" w:rsidRPr="00E13132" w:rsidRDefault="006B3533" w:rsidP="00733EEF">
            <w:pPr>
              <w:pStyle w:val="TableParagraph"/>
              <w:spacing w:line="240" w:lineRule="auto"/>
              <w:ind w:left="305"/>
              <w:rPr>
                <w:sz w:val="24"/>
              </w:rPr>
            </w:pPr>
            <w:r w:rsidRPr="00E13132">
              <w:rPr>
                <w:sz w:val="24"/>
              </w:rPr>
              <w:t>Sig.</w:t>
            </w:r>
          </w:p>
        </w:tc>
      </w:tr>
      <w:tr w:rsidR="00EA46DC" w:rsidRPr="00E13132" w14:paraId="6C9F5A50" w14:textId="77777777">
        <w:trPr>
          <w:trHeight w:val="275"/>
        </w:trPr>
        <w:tc>
          <w:tcPr>
            <w:tcW w:w="1705" w:type="dxa"/>
            <w:gridSpan w:val="2"/>
            <w:vMerge/>
            <w:tcBorders>
              <w:top w:val="nil"/>
            </w:tcBorders>
          </w:tcPr>
          <w:p w14:paraId="340E0960" w14:textId="77777777" w:rsidR="00EA46DC" w:rsidRPr="00E13132" w:rsidRDefault="00EA46DC" w:rsidP="00733EEF">
            <w:pPr>
              <w:rPr>
                <w:sz w:val="2"/>
                <w:szCs w:val="2"/>
              </w:rPr>
            </w:pPr>
          </w:p>
        </w:tc>
        <w:tc>
          <w:tcPr>
            <w:tcW w:w="849" w:type="dxa"/>
          </w:tcPr>
          <w:p w14:paraId="198A86E3" w14:textId="77777777" w:rsidR="00EA46DC" w:rsidRPr="00E13132" w:rsidRDefault="006B3533" w:rsidP="00733EEF">
            <w:pPr>
              <w:pStyle w:val="TableParagraph"/>
              <w:spacing w:line="240" w:lineRule="auto"/>
              <w:jc w:val="center"/>
              <w:rPr>
                <w:sz w:val="24"/>
              </w:rPr>
            </w:pPr>
            <w:r w:rsidRPr="00E13132">
              <w:rPr>
                <w:sz w:val="24"/>
              </w:rPr>
              <w:t>B</w:t>
            </w:r>
          </w:p>
        </w:tc>
        <w:tc>
          <w:tcPr>
            <w:tcW w:w="1134" w:type="dxa"/>
          </w:tcPr>
          <w:p w14:paraId="7265723A" w14:textId="77777777" w:rsidR="00EA46DC" w:rsidRPr="00E13132" w:rsidRDefault="006B3533" w:rsidP="00733EEF">
            <w:pPr>
              <w:pStyle w:val="TableParagraph"/>
              <w:spacing w:line="240" w:lineRule="auto"/>
              <w:ind w:right="84"/>
              <w:jc w:val="right"/>
              <w:rPr>
                <w:sz w:val="24"/>
              </w:rPr>
            </w:pPr>
            <w:r w:rsidRPr="00E13132">
              <w:rPr>
                <w:sz w:val="24"/>
              </w:rPr>
              <w:t>Std. Error</w:t>
            </w:r>
          </w:p>
        </w:tc>
        <w:tc>
          <w:tcPr>
            <w:tcW w:w="997" w:type="dxa"/>
            <w:vMerge/>
            <w:tcBorders>
              <w:top w:val="nil"/>
            </w:tcBorders>
          </w:tcPr>
          <w:p w14:paraId="38DC0B04" w14:textId="77777777" w:rsidR="00EA46DC" w:rsidRPr="00E13132" w:rsidRDefault="00EA46DC" w:rsidP="00733EEF">
            <w:pPr>
              <w:rPr>
                <w:sz w:val="2"/>
                <w:szCs w:val="2"/>
              </w:rPr>
            </w:pPr>
          </w:p>
        </w:tc>
      </w:tr>
      <w:tr w:rsidR="00EA46DC" w:rsidRPr="00E13132" w14:paraId="2C8A9EE2" w14:textId="77777777">
        <w:trPr>
          <w:trHeight w:val="275"/>
        </w:trPr>
        <w:tc>
          <w:tcPr>
            <w:tcW w:w="588" w:type="dxa"/>
            <w:vMerge w:val="restart"/>
          </w:tcPr>
          <w:p w14:paraId="3858A24E" w14:textId="77777777" w:rsidR="00EA46DC" w:rsidRPr="00E13132" w:rsidRDefault="006B3533" w:rsidP="00733EEF">
            <w:pPr>
              <w:pStyle w:val="TableParagraph"/>
              <w:spacing w:line="240" w:lineRule="auto"/>
              <w:ind w:left="64"/>
              <w:rPr>
                <w:sz w:val="24"/>
              </w:rPr>
            </w:pPr>
            <w:r w:rsidRPr="00E13132">
              <w:rPr>
                <w:sz w:val="24"/>
              </w:rPr>
              <w:t>1</w:t>
            </w:r>
          </w:p>
        </w:tc>
        <w:tc>
          <w:tcPr>
            <w:tcW w:w="1117" w:type="dxa"/>
          </w:tcPr>
          <w:p w14:paraId="3B574BE6" w14:textId="77777777" w:rsidR="00EA46DC" w:rsidRPr="00E13132" w:rsidRDefault="006B3533" w:rsidP="00733EEF">
            <w:pPr>
              <w:pStyle w:val="TableParagraph"/>
              <w:spacing w:line="240" w:lineRule="auto"/>
              <w:ind w:left="-1"/>
              <w:rPr>
                <w:sz w:val="24"/>
              </w:rPr>
            </w:pPr>
            <w:r w:rsidRPr="00E13132">
              <w:rPr>
                <w:sz w:val="24"/>
              </w:rPr>
              <w:t>(Constant)</w:t>
            </w:r>
          </w:p>
        </w:tc>
        <w:tc>
          <w:tcPr>
            <w:tcW w:w="849" w:type="dxa"/>
          </w:tcPr>
          <w:p w14:paraId="1F078DEC" w14:textId="77777777" w:rsidR="00EA46DC" w:rsidRPr="00E13132" w:rsidRDefault="006B3533" w:rsidP="00733EEF">
            <w:pPr>
              <w:pStyle w:val="TableParagraph"/>
              <w:spacing w:line="240" w:lineRule="auto"/>
              <w:ind w:right="55"/>
              <w:jc w:val="right"/>
              <w:rPr>
                <w:sz w:val="24"/>
              </w:rPr>
            </w:pPr>
            <w:r w:rsidRPr="00E13132">
              <w:rPr>
                <w:sz w:val="24"/>
              </w:rPr>
              <w:t>-2,633</w:t>
            </w:r>
          </w:p>
        </w:tc>
        <w:tc>
          <w:tcPr>
            <w:tcW w:w="1134" w:type="dxa"/>
          </w:tcPr>
          <w:p w14:paraId="7FDC68A1" w14:textId="77777777" w:rsidR="00EA46DC" w:rsidRPr="00E13132" w:rsidRDefault="006B3533" w:rsidP="00733EEF">
            <w:pPr>
              <w:pStyle w:val="TableParagraph"/>
              <w:spacing w:line="240" w:lineRule="auto"/>
              <w:ind w:right="56"/>
              <w:jc w:val="right"/>
              <w:rPr>
                <w:sz w:val="24"/>
              </w:rPr>
            </w:pPr>
            <w:r w:rsidRPr="00E13132">
              <w:rPr>
                <w:sz w:val="24"/>
              </w:rPr>
              <w:t>3,180</w:t>
            </w:r>
          </w:p>
        </w:tc>
        <w:tc>
          <w:tcPr>
            <w:tcW w:w="997" w:type="dxa"/>
          </w:tcPr>
          <w:p w14:paraId="45A6D6C8" w14:textId="77777777" w:rsidR="00EA46DC" w:rsidRPr="00E13132" w:rsidRDefault="006B3533" w:rsidP="00733EEF">
            <w:pPr>
              <w:pStyle w:val="TableParagraph"/>
              <w:spacing w:line="240" w:lineRule="auto"/>
              <w:ind w:right="57"/>
              <w:jc w:val="right"/>
              <w:rPr>
                <w:sz w:val="24"/>
              </w:rPr>
            </w:pPr>
            <w:r w:rsidRPr="00E13132">
              <w:rPr>
                <w:sz w:val="24"/>
              </w:rPr>
              <w:t>0,410</w:t>
            </w:r>
          </w:p>
        </w:tc>
      </w:tr>
      <w:tr w:rsidR="00EA46DC" w:rsidRPr="00E13132" w14:paraId="30505240" w14:textId="77777777">
        <w:trPr>
          <w:trHeight w:val="275"/>
        </w:trPr>
        <w:tc>
          <w:tcPr>
            <w:tcW w:w="588" w:type="dxa"/>
            <w:vMerge/>
            <w:tcBorders>
              <w:top w:val="nil"/>
            </w:tcBorders>
          </w:tcPr>
          <w:p w14:paraId="5CFE10FA" w14:textId="77777777" w:rsidR="00EA46DC" w:rsidRPr="00E13132" w:rsidRDefault="00EA46DC" w:rsidP="00733EEF">
            <w:pPr>
              <w:rPr>
                <w:sz w:val="2"/>
                <w:szCs w:val="2"/>
              </w:rPr>
            </w:pPr>
          </w:p>
        </w:tc>
        <w:tc>
          <w:tcPr>
            <w:tcW w:w="1117" w:type="dxa"/>
          </w:tcPr>
          <w:p w14:paraId="19DE2E99" w14:textId="77777777" w:rsidR="00EA46DC" w:rsidRPr="00E13132" w:rsidRDefault="006B3533" w:rsidP="00733EEF">
            <w:pPr>
              <w:pStyle w:val="TableParagraph"/>
              <w:spacing w:line="240" w:lineRule="auto"/>
              <w:ind w:left="59"/>
              <w:rPr>
                <w:sz w:val="24"/>
              </w:rPr>
            </w:pPr>
            <w:r w:rsidRPr="00E13132">
              <w:rPr>
                <w:sz w:val="24"/>
              </w:rPr>
              <w:t>X1</w:t>
            </w:r>
          </w:p>
        </w:tc>
        <w:tc>
          <w:tcPr>
            <w:tcW w:w="849" w:type="dxa"/>
          </w:tcPr>
          <w:p w14:paraId="7BAE6D02" w14:textId="77777777" w:rsidR="00EA46DC" w:rsidRPr="00E13132" w:rsidRDefault="006B3533" w:rsidP="00733EEF">
            <w:pPr>
              <w:pStyle w:val="TableParagraph"/>
              <w:spacing w:line="240" w:lineRule="auto"/>
              <w:ind w:right="55"/>
              <w:jc w:val="right"/>
              <w:rPr>
                <w:sz w:val="24"/>
              </w:rPr>
            </w:pPr>
            <w:r w:rsidRPr="00E13132">
              <w:rPr>
                <w:sz w:val="24"/>
              </w:rPr>
              <w:t>0,400</w:t>
            </w:r>
          </w:p>
        </w:tc>
        <w:tc>
          <w:tcPr>
            <w:tcW w:w="1134" w:type="dxa"/>
          </w:tcPr>
          <w:p w14:paraId="6D98E63A" w14:textId="77777777" w:rsidR="00EA46DC" w:rsidRPr="00E13132" w:rsidRDefault="006B3533" w:rsidP="00733EEF">
            <w:pPr>
              <w:pStyle w:val="TableParagraph"/>
              <w:spacing w:line="240" w:lineRule="auto"/>
              <w:ind w:right="56"/>
              <w:jc w:val="right"/>
              <w:rPr>
                <w:sz w:val="24"/>
              </w:rPr>
            </w:pPr>
            <w:r w:rsidRPr="00E13132">
              <w:rPr>
                <w:sz w:val="24"/>
              </w:rPr>
              <w:t>0,111</w:t>
            </w:r>
          </w:p>
        </w:tc>
        <w:tc>
          <w:tcPr>
            <w:tcW w:w="997" w:type="dxa"/>
          </w:tcPr>
          <w:p w14:paraId="1DC52CB1" w14:textId="77777777" w:rsidR="00EA46DC" w:rsidRPr="00E13132" w:rsidRDefault="006B3533" w:rsidP="00733EEF">
            <w:pPr>
              <w:pStyle w:val="TableParagraph"/>
              <w:spacing w:line="240" w:lineRule="auto"/>
              <w:ind w:right="57"/>
              <w:jc w:val="right"/>
              <w:rPr>
                <w:sz w:val="24"/>
              </w:rPr>
            </w:pPr>
            <w:r w:rsidRPr="00E13132">
              <w:rPr>
                <w:sz w:val="24"/>
              </w:rPr>
              <w:t>0,001</w:t>
            </w:r>
          </w:p>
        </w:tc>
      </w:tr>
      <w:tr w:rsidR="00EA46DC" w:rsidRPr="00E13132" w14:paraId="468D1352" w14:textId="77777777">
        <w:trPr>
          <w:trHeight w:val="275"/>
        </w:trPr>
        <w:tc>
          <w:tcPr>
            <w:tcW w:w="588" w:type="dxa"/>
            <w:vMerge/>
            <w:tcBorders>
              <w:top w:val="nil"/>
            </w:tcBorders>
          </w:tcPr>
          <w:p w14:paraId="147033D3" w14:textId="77777777" w:rsidR="00EA46DC" w:rsidRPr="00E13132" w:rsidRDefault="00EA46DC" w:rsidP="00733EEF">
            <w:pPr>
              <w:rPr>
                <w:sz w:val="2"/>
                <w:szCs w:val="2"/>
              </w:rPr>
            </w:pPr>
          </w:p>
        </w:tc>
        <w:tc>
          <w:tcPr>
            <w:tcW w:w="1117" w:type="dxa"/>
          </w:tcPr>
          <w:p w14:paraId="2F80DF93" w14:textId="77777777" w:rsidR="00EA46DC" w:rsidRPr="00E13132" w:rsidRDefault="006B3533" w:rsidP="00733EEF">
            <w:pPr>
              <w:pStyle w:val="TableParagraph"/>
              <w:spacing w:line="240" w:lineRule="auto"/>
              <w:ind w:left="59"/>
              <w:rPr>
                <w:sz w:val="24"/>
              </w:rPr>
            </w:pPr>
            <w:r w:rsidRPr="00E13132">
              <w:rPr>
                <w:sz w:val="24"/>
              </w:rPr>
              <w:t>X2</w:t>
            </w:r>
          </w:p>
        </w:tc>
        <w:tc>
          <w:tcPr>
            <w:tcW w:w="849" w:type="dxa"/>
          </w:tcPr>
          <w:p w14:paraId="7E0DCD89" w14:textId="77777777" w:rsidR="00EA46DC" w:rsidRPr="00E13132" w:rsidRDefault="006B3533" w:rsidP="00733EEF">
            <w:pPr>
              <w:pStyle w:val="TableParagraph"/>
              <w:spacing w:line="240" w:lineRule="auto"/>
              <w:ind w:right="55"/>
              <w:jc w:val="right"/>
              <w:rPr>
                <w:sz w:val="24"/>
              </w:rPr>
            </w:pPr>
            <w:r w:rsidRPr="00E13132">
              <w:rPr>
                <w:sz w:val="24"/>
              </w:rPr>
              <w:t>0,185</w:t>
            </w:r>
          </w:p>
        </w:tc>
        <w:tc>
          <w:tcPr>
            <w:tcW w:w="1134" w:type="dxa"/>
          </w:tcPr>
          <w:p w14:paraId="7292F761" w14:textId="77777777" w:rsidR="00EA46DC" w:rsidRPr="00E13132" w:rsidRDefault="006B3533" w:rsidP="00733EEF">
            <w:pPr>
              <w:pStyle w:val="TableParagraph"/>
              <w:spacing w:line="240" w:lineRule="auto"/>
              <w:ind w:right="56"/>
              <w:jc w:val="right"/>
              <w:rPr>
                <w:sz w:val="24"/>
              </w:rPr>
            </w:pPr>
            <w:r w:rsidRPr="00E13132">
              <w:rPr>
                <w:sz w:val="24"/>
              </w:rPr>
              <w:t>0,094</w:t>
            </w:r>
          </w:p>
        </w:tc>
        <w:tc>
          <w:tcPr>
            <w:tcW w:w="997" w:type="dxa"/>
          </w:tcPr>
          <w:p w14:paraId="0B2932C3" w14:textId="77777777" w:rsidR="00EA46DC" w:rsidRPr="00E13132" w:rsidRDefault="006B3533" w:rsidP="00733EEF">
            <w:pPr>
              <w:pStyle w:val="TableParagraph"/>
              <w:spacing w:line="240" w:lineRule="auto"/>
              <w:ind w:right="57"/>
              <w:jc w:val="right"/>
              <w:rPr>
                <w:sz w:val="24"/>
              </w:rPr>
            </w:pPr>
            <w:r w:rsidRPr="00E13132">
              <w:rPr>
                <w:sz w:val="24"/>
              </w:rPr>
              <w:t>0,054</w:t>
            </w:r>
          </w:p>
        </w:tc>
      </w:tr>
      <w:tr w:rsidR="00EA46DC" w:rsidRPr="00E13132" w14:paraId="1A930021" w14:textId="77777777">
        <w:trPr>
          <w:trHeight w:val="277"/>
        </w:trPr>
        <w:tc>
          <w:tcPr>
            <w:tcW w:w="588" w:type="dxa"/>
            <w:vMerge/>
            <w:tcBorders>
              <w:top w:val="nil"/>
            </w:tcBorders>
          </w:tcPr>
          <w:p w14:paraId="2D2AF846" w14:textId="77777777" w:rsidR="00EA46DC" w:rsidRPr="00E13132" w:rsidRDefault="00EA46DC" w:rsidP="00733EEF">
            <w:pPr>
              <w:rPr>
                <w:sz w:val="2"/>
                <w:szCs w:val="2"/>
              </w:rPr>
            </w:pPr>
          </w:p>
        </w:tc>
        <w:tc>
          <w:tcPr>
            <w:tcW w:w="1117" w:type="dxa"/>
          </w:tcPr>
          <w:p w14:paraId="648353D8" w14:textId="77777777" w:rsidR="00EA46DC" w:rsidRPr="00E13132" w:rsidRDefault="006B3533" w:rsidP="00733EEF">
            <w:pPr>
              <w:pStyle w:val="TableParagraph"/>
              <w:spacing w:line="240" w:lineRule="auto"/>
              <w:ind w:left="59"/>
              <w:rPr>
                <w:sz w:val="24"/>
              </w:rPr>
            </w:pPr>
            <w:r w:rsidRPr="00E13132">
              <w:rPr>
                <w:sz w:val="24"/>
              </w:rPr>
              <w:t>X3</w:t>
            </w:r>
          </w:p>
        </w:tc>
        <w:tc>
          <w:tcPr>
            <w:tcW w:w="849" w:type="dxa"/>
          </w:tcPr>
          <w:p w14:paraId="1D346B13" w14:textId="77777777" w:rsidR="00EA46DC" w:rsidRPr="00E13132" w:rsidRDefault="006B3533" w:rsidP="00733EEF">
            <w:pPr>
              <w:pStyle w:val="TableParagraph"/>
              <w:spacing w:line="240" w:lineRule="auto"/>
              <w:ind w:right="55"/>
              <w:jc w:val="right"/>
              <w:rPr>
                <w:sz w:val="24"/>
              </w:rPr>
            </w:pPr>
            <w:r w:rsidRPr="00E13132">
              <w:rPr>
                <w:sz w:val="24"/>
              </w:rPr>
              <w:t>0,231</w:t>
            </w:r>
          </w:p>
        </w:tc>
        <w:tc>
          <w:tcPr>
            <w:tcW w:w="1134" w:type="dxa"/>
          </w:tcPr>
          <w:p w14:paraId="7EFC7710" w14:textId="77777777" w:rsidR="00EA46DC" w:rsidRPr="00E13132" w:rsidRDefault="006B3533" w:rsidP="00733EEF">
            <w:pPr>
              <w:pStyle w:val="TableParagraph"/>
              <w:spacing w:line="240" w:lineRule="auto"/>
              <w:ind w:right="56"/>
              <w:jc w:val="right"/>
              <w:rPr>
                <w:sz w:val="24"/>
              </w:rPr>
            </w:pPr>
            <w:r w:rsidRPr="00E13132">
              <w:rPr>
                <w:sz w:val="24"/>
              </w:rPr>
              <w:t>0,097</w:t>
            </w:r>
          </w:p>
        </w:tc>
        <w:tc>
          <w:tcPr>
            <w:tcW w:w="997" w:type="dxa"/>
          </w:tcPr>
          <w:p w14:paraId="3670A5BC" w14:textId="77777777" w:rsidR="00EA46DC" w:rsidRPr="00E13132" w:rsidRDefault="006B3533" w:rsidP="00733EEF">
            <w:pPr>
              <w:pStyle w:val="TableParagraph"/>
              <w:spacing w:line="240" w:lineRule="auto"/>
              <w:ind w:right="57"/>
              <w:jc w:val="right"/>
              <w:rPr>
                <w:sz w:val="24"/>
              </w:rPr>
            </w:pPr>
            <w:r w:rsidRPr="00E13132">
              <w:rPr>
                <w:sz w:val="24"/>
              </w:rPr>
              <w:t>0,019</w:t>
            </w:r>
          </w:p>
        </w:tc>
      </w:tr>
      <w:tr w:rsidR="00EA46DC" w:rsidRPr="00E13132" w14:paraId="27E2AD33" w14:textId="77777777">
        <w:trPr>
          <w:trHeight w:val="276"/>
        </w:trPr>
        <w:tc>
          <w:tcPr>
            <w:tcW w:w="588" w:type="dxa"/>
            <w:vMerge/>
            <w:tcBorders>
              <w:top w:val="nil"/>
            </w:tcBorders>
          </w:tcPr>
          <w:p w14:paraId="1478BBDF" w14:textId="77777777" w:rsidR="00EA46DC" w:rsidRPr="00E13132" w:rsidRDefault="00EA46DC" w:rsidP="00733EEF">
            <w:pPr>
              <w:rPr>
                <w:sz w:val="2"/>
                <w:szCs w:val="2"/>
              </w:rPr>
            </w:pPr>
          </w:p>
        </w:tc>
        <w:tc>
          <w:tcPr>
            <w:tcW w:w="1117" w:type="dxa"/>
          </w:tcPr>
          <w:p w14:paraId="76CC113B" w14:textId="77777777" w:rsidR="00EA46DC" w:rsidRPr="00E13132" w:rsidRDefault="006B3533" w:rsidP="00733EEF">
            <w:pPr>
              <w:pStyle w:val="TableParagraph"/>
              <w:spacing w:line="240" w:lineRule="auto"/>
              <w:ind w:left="59"/>
              <w:rPr>
                <w:sz w:val="24"/>
              </w:rPr>
            </w:pPr>
            <w:r w:rsidRPr="00E13132">
              <w:rPr>
                <w:sz w:val="24"/>
              </w:rPr>
              <w:t>X4</w:t>
            </w:r>
          </w:p>
        </w:tc>
        <w:tc>
          <w:tcPr>
            <w:tcW w:w="849" w:type="dxa"/>
          </w:tcPr>
          <w:p w14:paraId="0DBDFF9E" w14:textId="77777777" w:rsidR="00EA46DC" w:rsidRPr="00E13132" w:rsidRDefault="006B3533" w:rsidP="00733EEF">
            <w:pPr>
              <w:pStyle w:val="TableParagraph"/>
              <w:spacing w:line="240" w:lineRule="auto"/>
              <w:ind w:right="55"/>
              <w:jc w:val="right"/>
              <w:rPr>
                <w:sz w:val="24"/>
              </w:rPr>
            </w:pPr>
            <w:r w:rsidRPr="00E13132">
              <w:rPr>
                <w:sz w:val="24"/>
              </w:rPr>
              <w:t>0,318</w:t>
            </w:r>
          </w:p>
        </w:tc>
        <w:tc>
          <w:tcPr>
            <w:tcW w:w="1134" w:type="dxa"/>
          </w:tcPr>
          <w:p w14:paraId="4D041B8D" w14:textId="77777777" w:rsidR="00EA46DC" w:rsidRPr="00E13132" w:rsidRDefault="006B3533" w:rsidP="00733EEF">
            <w:pPr>
              <w:pStyle w:val="TableParagraph"/>
              <w:spacing w:line="240" w:lineRule="auto"/>
              <w:ind w:right="56"/>
              <w:jc w:val="right"/>
              <w:rPr>
                <w:sz w:val="24"/>
              </w:rPr>
            </w:pPr>
            <w:r w:rsidRPr="00E13132">
              <w:rPr>
                <w:sz w:val="24"/>
              </w:rPr>
              <w:t>0,110</w:t>
            </w:r>
          </w:p>
        </w:tc>
        <w:tc>
          <w:tcPr>
            <w:tcW w:w="997" w:type="dxa"/>
          </w:tcPr>
          <w:p w14:paraId="31A1D12E" w14:textId="77777777" w:rsidR="00EA46DC" w:rsidRPr="00E13132" w:rsidRDefault="006B3533" w:rsidP="00733EEF">
            <w:pPr>
              <w:pStyle w:val="TableParagraph"/>
              <w:spacing w:line="240" w:lineRule="auto"/>
              <w:ind w:right="57"/>
              <w:jc w:val="right"/>
              <w:rPr>
                <w:sz w:val="24"/>
              </w:rPr>
            </w:pPr>
            <w:r w:rsidRPr="00E13132">
              <w:rPr>
                <w:sz w:val="24"/>
              </w:rPr>
              <w:t>0,005</w:t>
            </w:r>
          </w:p>
        </w:tc>
      </w:tr>
    </w:tbl>
    <w:p w14:paraId="3E1B4F0D" w14:textId="77777777" w:rsidR="00EA46DC" w:rsidRPr="00E13132" w:rsidRDefault="006B3533" w:rsidP="00733EEF">
      <w:pPr>
        <w:pStyle w:val="BodyText"/>
        <w:ind w:left="446"/>
      </w:pPr>
      <w:r w:rsidRPr="00E13132">
        <w:t>a. Dependent Variable: Y1</w:t>
      </w:r>
    </w:p>
    <w:p w14:paraId="38B4712D" w14:textId="39DA1F07" w:rsidR="00EA46DC" w:rsidRPr="00E13132" w:rsidRDefault="006B3533" w:rsidP="00733EEF">
      <w:pPr>
        <w:ind w:left="386"/>
      </w:pPr>
      <w:r w:rsidRPr="00E13132">
        <w:rPr>
          <w:w w:val="95"/>
          <w:sz w:val="24"/>
        </w:rPr>
        <w:t xml:space="preserve">Sumber: </w:t>
      </w:r>
      <w:r w:rsidR="00E74A00" w:rsidRPr="00E74A00">
        <w:rPr>
          <w:w w:val="95"/>
          <w:sz w:val="24"/>
        </w:rPr>
        <w:t>Data Diolah</w:t>
      </w:r>
    </w:p>
    <w:p w14:paraId="7D66A1D0" w14:textId="77777777" w:rsidR="00EA46DC" w:rsidRPr="00E13132" w:rsidRDefault="00EA46DC" w:rsidP="00733EEF">
      <w:pPr>
        <w:pStyle w:val="BodyText"/>
        <w:rPr>
          <w:sz w:val="20"/>
        </w:rPr>
      </w:pPr>
    </w:p>
    <w:p w14:paraId="655A99ED" w14:textId="77777777" w:rsidR="00EA46DC" w:rsidRPr="00E13132" w:rsidRDefault="006B3533" w:rsidP="00733EEF">
      <w:pPr>
        <w:pStyle w:val="BodyText"/>
        <w:ind w:left="318" w:right="313" w:firstLine="566"/>
        <w:jc w:val="both"/>
        <w:rPr>
          <w:sz w:val="30"/>
        </w:rPr>
      </w:pPr>
      <w:r w:rsidRPr="00E13132">
        <w:t xml:space="preserve">Hasil pengujian tersebut maka formula dari regresi linear berganda adalah berikut Y = - 2,633 + 0,400X1 + 0,185X2 + 0,231X3 + 0,318X4 + </w:t>
      </w:r>
      <w:r w:rsidRPr="00E13132">
        <w:rPr>
          <w:sz w:val="30"/>
        </w:rPr>
        <w:t>ε</w:t>
      </w:r>
    </w:p>
    <w:p w14:paraId="5FD0128E" w14:textId="77777777" w:rsidR="00EA46DC" w:rsidRPr="00E13132" w:rsidRDefault="006B3533" w:rsidP="00733EEF">
      <w:pPr>
        <w:pStyle w:val="BodyText"/>
        <w:ind w:left="318" w:right="310" w:firstLine="566"/>
        <w:jc w:val="both"/>
      </w:pPr>
      <w:r w:rsidRPr="00E13132">
        <w:t xml:space="preserve">Kesimpulan dari hasil pengujian dengan menggunakan regresi linear berganda tersebut </w:t>
      </w:r>
      <w:r w:rsidRPr="00E13132">
        <w:rPr>
          <w:w w:val="95"/>
        </w:rPr>
        <w:t>variabel yang memiliki nilai</w:t>
      </w:r>
      <w:r w:rsidRPr="00E13132">
        <w:t xml:space="preserve"> </w:t>
      </w:r>
      <w:r w:rsidRPr="00E13132">
        <w:rPr>
          <w:w w:val="95"/>
        </w:rPr>
        <w:t xml:space="preserve">signifikasi &lt; 0,05. Adapun yang memiliki nilai signifikan adalah </w:t>
      </w:r>
      <w:r w:rsidRPr="00E13132">
        <w:rPr>
          <w:w w:val="90"/>
        </w:rPr>
        <w:t>desain antar muka (</w:t>
      </w:r>
      <w:r w:rsidRPr="00E13132">
        <w:rPr>
          <w:i/>
          <w:w w:val="90"/>
        </w:rPr>
        <w:t>user design interface</w:t>
      </w:r>
      <w:r w:rsidRPr="00E13132">
        <w:rPr>
          <w:w w:val="90"/>
        </w:rPr>
        <w:t>) (X1), sikap terhadap penggunaan sistem (</w:t>
      </w:r>
      <w:r w:rsidRPr="00E13132">
        <w:rPr>
          <w:i/>
          <w:w w:val="90"/>
        </w:rPr>
        <w:t xml:space="preserve">attitude toward using) </w:t>
      </w:r>
      <w:r w:rsidRPr="00E13132">
        <w:rPr>
          <w:w w:val="90"/>
        </w:rPr>
        <w:t xml:space="preserve">(X3), dan Perilaku untuk tetap menggunakan </w:t>
      </w:r>
      <w:r w:rsidRPr="00E13132">
        <w:rPr>
          <w:i/>
          <w:w w:val="90"/>
        </w:rPr>
        <w:t xml:space="preserve">(behavioral intention to use) </w:t>
      </w:r>
      <w:r w:rsidRPr="00E13132">
        <w:rPr>
          <w:w w:val="90"/>
        </w:rPr>
        <w:t xml:space="preserve">(X4). Sedangkan variabel yang tidak signifikan adalah Kemudahan penggunaan sistem </w:t>
      </w:r>
      <w:r w:rsidRPr="00E13132">
        <w:rPr>
          <w:i/>
          <w:w w:val="90"/>
        </w:rPr>
        <w:t xml:space="preserve">(perceived easy of used) </w:t>
      </w:r>
      <w:r w:rsidRPr="00E13132">
        <w:rPr>
          <w:w w:val="90"/>
        </w:rPr>
        <w:t xml:space="preserve">(X2). </w:t>
      </w:r>
      <w:r w:rsidRPr="00E13132">
        <w:t xml:space="preserve">Hasil penelitian ini senanda dengan penelitian yang dilakukan oelh Wulandari (2015) dan </w:t>
      </w:r>
      <w:r w:rsidRPr="00E13132">
        <w:rPr>
          <w:w w:val="95"/>
        </w:rPr>
        <w:t xml:space="preserve">penelitian yang dilakukan oleh Dharmawan (2018) dengan variabel yang digunakan sama untuk </w:t>
      </w:r>
      <w:r w:rsidRPr="00E13132">
        <w:t>melakukan analisa terhadap penggunaan aplikasi.</w:t>
      </w:r>
    </w:p>
    <w:p w14:paraId="4C64BC49" w14:textId="77777777" w:rsidR="00EA46DC" w:rsidRPr="00E13132" w:rsidRDefault="006B3533" w:rsidP="00733EEF">
      <w:pPr>
        <w:pStyle w:val="BodyText"/>
        <w:ind w:left="318" w:right="311" w:firstLine="566"/>
        <w:jc w:val="both"/>
      </w:pPr>
      <w:r w:rsidRPr="00E13132">
        <w:t>Uji determinasi dilakukan untuk mengukur seberapa besar variabel dependen dapat menjelaskan variabel indepeden atau menunjukkan proporsi/presentasi sumbangan dari seluruh variabel independent dapat dilihat pada Tabel 9.</w:t>
      </w:r>
    </w:p>
    <w:p w14:paraId="6F39E3BB" w14:textId="77777777" w:rsidR="00A40F25" w:rsidRPr="00E13132" w:rsidRDefault="00A40F25" w:rsidP="00733EEF">
      <w:pPr>
        <w:pStyle w:val="BodyText"/>
        <w:ind w:left="318"/>
        <w:jc w:val="both"/>
        <w:rPr>
          <w:w w:val="95"/>
        </w:rPr>
      </w:pPr>
    </w:p>
    <w:p w14:paraId="4F98092C" w14:textId="2CAC760F" w:rsidR="00EA46DC" w:rsidRPr="00E13132" w:rsidRDefault="006B3533" w:rsidP="00733EEF">
      <w:pPr>
        <w:pStyle w:val="BodyText"/>
        <w:ind w:left="318"/>
        <w:jc w:val="both"/>
      </w:pPr>
      <w:r w:rsidRPr="00E13132">
        <w:rPr>
          <w:w w:val="95"/>
        </w:rPr>
        <w:t>Tabel 9 Koefisien Determinasi (R2)</w:t>
      </w:r>
    </w:p>
    <w:p w14:paraId="16A4AFDC" w14:textId="77777777" w:rsidR="00EA46DC" w:rsidRPr="00E13132" w:rsidRDefault="00EA46DC" w:rsidP="00733EEF">
      <w:pPr>
        <w:pStyle w:val="BodyText"/>
        <w:rPr>
          <w:sz w:val="18"/>
        </w:rPr>
      </w:pPr>
    </w:p>
    <w:tbl>
      <w:tblPr>
        <w:tblW w:w="0" w:type="auto"/>
        <w:tblInd w:w="2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4"/>
        <w:gridCol w:w="1275"/>
        <w:gridCol w:w="1560"/>
      </w:tblGrid>
      <w:tr w:rsidR="00EA46DC" w:rsidRPr="00E13132" w14:paraId="05CE38A6" w14:textId="77777777">
        <w:trPr>
          <w:trHeight w:val="275"/>
        </w:trPr>
        <w:tc>
          <w:tcPr>
            <w:tcW w:w="1414" w:type="dxa"/>
          </w:tcPr>
          <w:p w14:paraId="46FB3A5A" w14:textId="77777777" w:rsidR="00EA46DC" w:rsidRPr="00E13132" w:rsidRDefault="006B3533" w:rsidP="00733EEF">
            <w:pPr>
              <w:pStyle w:val="TableParagraph"/>
              <w:spacing w:line="240" w:lineRule="auto"/>
              <w:ind w:left="393"/>
              <w:rPr>
                <w:sz w:val="24"/>
              </w:rPr>
            </w:pPr>
            <w:r w:rsidRPr="00E13132">
              <w:rPr>
                <w:sz w:val="24"/>
              </w:rPr>
              <w:t>Model</w:t>
            </w:r>
          </w:p>
        </w:tc>
        <w:tc>
          <w:tcPr>
            <w:tcW w:w="1275" w:type="dxa"/>
          </w:tcPr>
          <w:p w14:paraId="2EFA67B6" w14:textId="77777777" w:rsidR="00EA46DC" w:rsidRPr="00E13132" w:rsidRDefault="006B3533" w:rsidP="00733EEF">
            <w:pPr>
              <w:pStyle w:val="TableParagraph"/>
              <w:spacing w:line="240" w:lineRule="auto"/>
              <w:ind w:left="556"/>
              <w:rPr>
                <w:sz w:val="24"/>
              </w:rPr>
            </w:pPr>
            <w:r w:rsidRPr="00E13132">
              <w:rPr>
                <w:sz w:val="24"/>
              </w:rPr>
              <w:t>R</w:t>
            </w:r>
          </w:p>
        </w:tc>
        <w:tc>
          <w:tcPr>
            <w:tcW w:w="1560" w:type="dxa"/>
          </w:tcPr>
          <w:p w14:paraId="576982DD" w14:textId="77777777" w:rsidR="00EA46DC" w:rsidRPr="00E13132" w:rsidRDefault="006B3533" w:rsidP="00733EEF">
            <w:pPr>
              <w:pStyle w:val="TableParagraph"/>
              <w:spacing w:line="240" w:lineRule="auto"/>
              <w:ind w:left="335"/>
              <w:rPr>
                <w:sz w:val="24"/>
              </w:rPr>
            </w:pPr>
            <w:r w:rsidRPr="00E13132">
              <w:rPr>
                <w:sz w:val="24"/>
              </w:rPr>
              <w:t>R Square</w:t>
            </w:r>
          </w:p>
        </w:tc>
      </w:tr>
      <w:tr w:rsidR="00EA46DC" w:rsidRPr="00E13132" w14:paraId="687F4BEC" w14:textId="77777777">
        <w:trPr>
          <w:trHeight w:val="275"/>
        </w:trPr>
        <w:tc>
          <w:tcPr>
            <w:tcW w:w="1414" w:type="dxa"/>
          </w:tcPr>
          <w:p w14:paraId="535FDC0B" w14:textId="77777777" w:rsidR="00EA46DC" w:rsidRPr="00E13132" w:rsidRDefault="006B3533" w:rsidP="00733EEF">
            <w:pPr>
              <w:pStyle w:val="TableParagraph"/>
              <w:spacing w:line="240" w:lineRule="auto"/>
              <w:ind w:left="107"/>
              <w:rPr>
                <w:sz w:val="24"/>
              </w:rPr>
            </w:pPr>
            <w:r w:rsidRPr="00E13132">
              <w:rPr>
                <w:sz w:val="24"/>
              </w:rPr>
              <w:t>1</w:t>
            </w:r>
          </w:p>
        </w:tc>
        <w:tc>
          <w:tcPr>
            <w:tcW w:w="1275" w:type="dxa"/>
          </w:tcPr>
          <w:p w14:paraId="1F89847D" w14:textId="77777777" w:rsidR="00EA46DC" w:rsidRPr="00E13132" w:rsidRDefault="006B3533" w:rsidP="00733EEF">
            <w:pPr>
              <w:pStyle w:val="TableParagraph"/>
              <w:spacing w:line="240" w:lineRule="auto"/>
              <w:ind w:left="628"/>
              <w:rPr>
                <w:sz w:val="24"/>
              </w:rPr>
            </w:pPr>
            <w:r w:rsidRPr="00E13132">
              <w:rPr>
                <w:sz w:val="24"/>
              </w:rPr>
              <w:t>0,593</w:t>
            </w:r>
          </w:p>
        </w:tc>
        <w:tc>
          <w:tcPr>
            <w:tcW w:w="1560" w:type="dxa"/>
          </w:tcPr>
          <w:p w14:paraId="79AC77DD" w14:textId="77777777" w:rsidR="00EA46DC" w:rsidRPr="00E13132" w:rsidRDefault="006B3533" w:rsidP="00733EEF">
            <w:pPr>
              <w:pStyle w:val="TableParagraph"/>
              <w:spacing w:line="240" w:lineRule="auto"/>
              <w:ind w:left="911"/>
              <w:rPr>
                <w:sz w:val="24"/>
              </w:rPr>
            </w:pPr>
            <w:r w:rsidRPr="00E13132">
              <w:rPr>
                <w:sz w:val="24"/>
              </w:rPr>
              <w:t>0,352</w:t>
            </w:r>
          </w:p>
        </w:tc>
      </w:tr>
    </w:tbl>
    <w:p w14:paraId="2462FA8D" w14:textId="10F19E98" w:rsidR="00EA46DC" w:rsidRPr="00E13132" w:rsidRDefault="006B3533" w:rsidP="00733EEF">
      <w:pPr>
        <w:pStyle w:val="ListParagraph"/>
        <w:numPr>
          <w:ilvl w:val="1"/>
          <w:numId w:val="3"/>
        </w:numPr>
        <w:tabs>
          <w:tab w:val="left" w:pos="1039"/>
        </w:tabs>
        <w:ind w:hanging="361"/>
        <w:rPr>
          <w:sz w:val="24"/>
        </w:rPr>
      </w:pPr>
      <w:r w:rsidRPr="00E13132">
        <w:rPr>
          <w:sz w:val="24"/>
        </w:rPr>
        <w:t>Pedictors: (contant)</w:t>
      </w:r>
    </w:p>
    <w:p w14:paraId="7E783ABE" w14:textId="37838FD7" w:rsidR="00A40F25" w:rsidRPr="00E13132" w:rsidRDefault="00A40F25" w:rsidP="00A40F25">
      <w:pPr>
        <w:pStyle w:val="ListParagraph"/>
        <w:ind w:firstLine="75"/>
        <w:rPr>
          <w:w w:val="95"/>
        </w:rPr>
      </w:pPr>
      <w:r w:rsidRPr="00E13132">
        <w:rPr>
          <w:w w:val="95"/>
          <w:sz w:val="24"/>
        </w:rPr>
        <w:t xml:space="preserve">Sumber: </w:t>
      </w:r>
      <w:r w:rsidR="00E74A00" w:rsidRPr="00E74A00">
        <w:rPr>
          <w:w w:val="95"/>
          <w:sz w:val="24"/>
        </w:rPr>
        <w:t>Data Diolah</w:t>
      </w:r>
    </w:p>
    <w:p w14:paraId="2FAE701D" w14:textId="77777777" w:rsidR="007220B3" w:rsidRPr="00E13132" w:rsidRDefault="007220B3" w:rsidP="00A40F25">
      <w:pPr>
        <w:pStyle w:val="ListParagraph"/>
        <w:ind w:firstLine="75"/>
      </w:pPr>
    </w:p>
    <w:p w14:paraId="4C6ADF5F" w14:textId="77777777" w:rsidR="00750165" w:rsidRPr="00E13132" w:rsidRDefault="00750165" w:rsidP="00A40F25">
      <w:pPr>
        <w:tabs>
          <w:tab w:val="left" w:pos="1039"/>
        </w:tabs>
        <w:ind w:left="677"/>
        <w:rPr>
          <w:sz w:val="24"/>
        </w:rPr>
      </w:pPr>
    </w:p>
    <w:p w14:paraId="0432C247" w14:textId="77777777" w:rsidR="00EA46DC" w:rsidRPr="00E13132" w:rsidRDefault="006B3533" w:rsidP="00733EEF">
      <w:pPr>
        <w:pStyle w:val="BodyText"/>
        <w:ind w:left="318" w:right="320" w:firstLine="566"/>
        <w:jc w:val="both"/>
      </w:pPr>
      <w:r w:rsidRPr="00E13132">
        <w:rPr>
          <w:w w:val="95"/>
        </w:rPr>
        <w:t xml:space="preserve">Berdasarkan hasil dari program SPSS pada tabel 9, koefisien determinasi (R2) yaitu sebesar </w:t>
      </w:r>
      <w:r w:rsidRPr="00E13132">
        <w:t>35,2%. Jadi keempat variabel independen hanya dapat menjelaskan 35,2% terhadap variabel dependen. Adapun 64.8% dijelaskan oleh variabel lain diluar model.</w:t>
      </w:r>
    </w:p>
    <w:p w14:paraId="2D50D9FC" w14:textId="71BA0378" w:rsidR="00750165" w:rsidRPr="00E13132" w:rsidRDefault="006B3533" w:rsidP="007220B3">
      <w:pPr>
        <w:pStyle w:val="BodyText"/>
        <w:ind w:left="318" w:right="309" w:firstLine="566"/>
        <w:jc w:val="both"/>
      </w:pPr>
      <w:r w:rsidRPr="00E13132">
        <w:t xml:space="preserve">Pengujian untuk masing-masing variabel dengan menggunakan uji t untuk mengetahui </w:t>
      </w:r>
      <w:r w:rsidRPr="00E13132">
        <w:rPr>
          <w:w w:val="95"/>
        </w:rPr>
        <w:t xml:space="preserve">pengaruh secara parsial (individu) dari variabel independen. Dari hasil uji diketahui nilai t hitung </w:t>
      </w:r>
      <w:r w:rsidRPr="00E13132">
        <w:t xml:space="preserve">masing- masing koefisien regresi dengan nilai t tabel (nilai kritis) sesuai dengan taraf </w:t>
      </w:r>
      <w:r w:rsidRPr="00E13132">
        <w:rPr>
          <w:w w:val="95"/>
        </w:rPr>
        <w:t xml:space="preserve">signifikansi yang digunakan. Sementara itu nilai t hitung dari kedua variabel independen tersebut </w:t>
      </w:r>
      <w:r w:rsidRPr="00E13132">
        <w:t>terhadap kondisi nyata Penggunaan Sistem Informasi ditunjukkan pada Tabel 10.</w:t>
      </w:r>
    </w:p>
    <w:p w14:paraId="297C68A9" w14:textId="77777777" w:rsidR="00750165" w:rsidRPr="00E13132" w:rsidRDefault="00750165" w:rsidP="00733EEF">
      <w:pPr>
        <w:pStyle w:val="BodyText"/>
        <w:rPr>
          <w:sz w:val="15"/>
        </w:rPr>
      </w:pPr>
    </w:p>
    <w:p w14:paraId="6DD6039F" w14:textId="77777777" w:rsidR="00EA46DC" w:rsidRPr="00E13132" w:rsidRDefault="006B3533" w:rsidP="00733EEF">
      <w:pPr>
        <w:pStyle w:val="BodyText"/>
        <w:ind w:left="318"/>
        <w:jc w:val="both"/>
      </w:pPr>
      <w:r w:rsidRPr="00E13132">
        <w:t>Tabel 10 Koefisien Uji T</w:t>
      </w:r>
    </w:p>
    <w:p w14:paraId="4655EA4A" w14:textId="77777777" w:rsidR="00EA46DC" w:rsidRPr="00E13132" w:rsidRDefault="00EA46DC" w:rsidP="00733EEF">
      <w:pPr>
        <w:pStyle w:val="BodyText"/>
      </w:pPr>
    </w:p>
    <w:tbl>
      <w:tblPr>
        <w:tblW w:w="0" w:type="auto"/>
        <w:tblInd w:w="2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04"/>
        <w:gridCol w:w="1169"/>
        <w:gridCol w:w="1039"/>
        <w:gridCol w:w="2583"/>
      </w:tblGrid>
      <w:tr w:rsidR="00EA46DC" w:rsidRPr="00E13132" w14:paraId="7FFF3440" w14:textId="77777777">
        <w:trPr>
          <w:trHeight w:val="484"/>
        </w:trPr>
        <w:tc>
          <w:tcPr>
            <w:tcW w:w="2804" w:type="dxa"/>
          </w:tcPr>
          <w:p w14:paraId="6909F8B7" w14:textId="77777777" w:rsidR="00EA46DC" w:rsidRPr="00E13132" w:rsidRDefault="006B3533" w:rsidP="00733EEF">
            <w:pPr>
              <w:pStyle w:val="TableParagraph"/>
              <w:spacing w:line="240" w:lineRule="auto"/>
              <w:ind w:left="933" w:right="926"/>
              <w:jc w:val="center"/>
              <w:rPr>
                <w:b/>
                <w:sz w:val="24"/>
              </w:rPr>
            </w:pPr>
            <w:r w:rsidRPr="00E13132">
              <w:rPr>
                <w:b/>
                <w:sz w:val="24"/>
              </w:rPr>
              <w:t>Variabel</w:t>
            </w:r>
          </w:p>
        </w:tc>
        <w:tc>
          <w:tcPr>
            <w:tcW w:w="1169" w:type="dxa"/>
          </w:tcPr>
          <w:p w14:paraId="3E976A89" w14:textId="77777777" w:rsidR="00EA46DC" w:rsidRPr="00E13132" w:rsidRDefault="006B3533" w:rsidP="00733EEF">
            <w:pPr>
              <w:pStyle w:val="TableParagraph"/>
              <w:spacing w:line="240" w:lineRule="auto"/>
              <w:ind w:left="151" w:right="81"/>
              <w:jc w:val="center"/>
              <w:rPr>
                <w:b/>
                <w:sz w:val="24"/>
              </w:rPr>
            </w:pPr>
            <w:r w:rsidRPr="00E13132">
              <w:rPr>
                <w:b/>
                <w:sz w:val="24"/>
              </w:rPr>
              <w:t>T hitung</w:t>
            </w:r>
          </w:p>
        </w:tc>
        <w:tc>
          <w:tcPr>
            <w:tcW w:w="1039" w:type="dxa"/>
          </w:tcPr>
          <w:p w14:paraId="51DECC61" w14:textId="77777777" w:rsidR="00EA46DC" w:rsidRPr="00E13132" w:rsidRDefault="006B3533" w:rsidP="00733EEF">
            <w:pPr>
              <w:pStyle w:val="TableParagraph"/>
              <w:spacing w:line="240" w:lineRule="auto"/>
              <w:ind w:left="135" w:right="126"/>
              <w:jc w:val="center"/>
              <w:rPr>
                <w:b/>
                <w:sz w:val="24"/>
              </w:rPr>
            </w:pPr>
            <w:r w:rsidRPr="00E13132">
              <w:rPr>
                <w:b/>
                <w:sz w:val="24"/>
              </w:rPr>
              <w:t>T tabel</w:t>
            </w:r>
          </w:p>
        </w:tc>
        <w:tc>
          <w:tcPr>
            <w:tcW w:w="2583" w:type="dxa"/>
          </w:tcPr>
          <w:p w14:paraId="6B53916F" w14:textId="77777777" w:rsidR="00EA46DC" w:rsidRPr="00E13132" w:rsidRDefault="006B3533" w:rsidP="00733EEF">
            <w:pPr>
              <w:pStyle w:val="TableParagraph"/>
              <w:spacing w:line="240" w:lineRule="auto"/>
              <w:ind w:left="197" w:right="192"/>
              <w:jc w:val="center"/>
              <w:rPr>
                <w:b/>
                <w:sz w:val="24"/>
              </w:rPr>
            </w:pPr>
            <w:r w:rsidRPr="00E13132">
              <w:rPr>
                <w:b/>
                <w:sz w:val="24"/>
              </w:rPr>
              <w:t>Keterangan</w:t>
            </w:r>
          </w:p>
        </w:tc>
      </w:tr>
      <w:tr w:rsidR="00EA46DC" w:rsidRPr="00E13132" w14:paraId="36B10860" w14:textId="77777777">
        <w:trPr>
          <w:trHeight w:val="302"/>
        </w:trPr>
        <w:tc>
          <w:tcPr>
            <w:tcW w:w="2804" w:type="dxa"/>
          </w:tcPr>
          <w:p w14:paraId="7C846EDC" w14:textId="77777777" w:rsidR="00EA46DC" w:rsidRPr="00E13132" w:rsidRDefault="006B3533" w:rsidP="00733EEF">
            <w:pPr>
              <w:pStyle w:val="TableParagraph"/>
              <w:spacing w:line="240" w:lineRule="auto"/>
              <w:ind w:left="107"/>
              <w:rPr>
                <w:sz w:val="24"/>
              </w:rPr>
            </w:pPr>
            <w:r w:rsidRPr="00E13132">
              <w:rPr>
                <w:w w:val="95"/>
                <w:sz w:val="24"/>
              </w:rPr>
              <w:t>Desain antar muka (X1)</w:t>
            </w:r>
          </w:p>
        </w:tc>
        <w:tc>
          <w:tcPr>
            <w:tcW w:w="1169" w:type="dxa"/>
          </w:tcPr>
          <w:p w14:paraId="7F9DF89C" w14:textId="77777777" w:rsidR="00EA46DC" w:rsidRPr="00E13132" w:rsidRDefault="006B3533" w:rsidP="00733EEF">
            <w:pPr>
              <w:pStyle w:val="TableParagraph"/>
              <w:spacing w:line="240" w:lineRule="auto"/>
              <w:ind w:left="92" w:right="81"/>
              <w:jc w:val="center"/>
              <w:rPr>
                <w:sz w:val="24"/>
              </w:rPr>
            </w:pPr>
            <w:r w:rsidRPr="00E13132">
              <w:rPr>
                <w:sz w:val="24"/>
              </w:rPr>
              <w:t>3,601</w:t>
            </w:r>
          </w:p>
        </w:tc>
        <w:tc>
          <w:tcPr>
            <w:tcW w:w="1039" w:type="dxa"/>
          </w:tcPr>
          <w:p w14:paraId="6A578144" w14:textId="77777777" w:rsidR="00EA46DC" w:rsidRPr="00E13132" w:rsidRDefault="006B3533" w:rsidP="00733EEF">
            <w:pPr>
              <w:pStyle w:val="TableParagraph"/>
              <w:spacing w:line="240" w:lineRule="auto"/>
              <w:ind w:left="135" w:right="124"/>
              <w:jc w:val="center"/>
              <w:rPr>
                <w:sz w:val="24"/>
              </w:rPr>
            </w:pPr>
            <w:r w:rsidRPr="00E13132">
              <w:rPr>
                <w:sz w:val="24"/>
              </w:rPr>
              <w:t>1,993</w:t>
            </w:r>
          </w:p>
        </w:tc>
        <w:tc>
          <w:tcPr>
            <w:tcW w:w="2583" w:type="dxa"/>
          </w:tcPr>
          <w:p w14:paraId="3A06ECA3" w14:textId="77777777" w:rsidR="00EA46DC" w:rsidRPr="00E13132" w:rsidRDefault="006B3533" w:rsidP="00733EEF">
            <w:pPr>
              <w:pStyle w:val="TableParagraph"/>
              <w:spacing w:line="240" w:lineRule="auto"/>
              <w:ind w:left="202" w:right="191"/>
              <w:jc w:val="center"/>
              <w:rPr>
                <w:sz w:val="24"/>
              </w:rPr>
            </w:pPr>
            <w:r w:rsidRPr="00E13132">
              <w:rPr>
                <w:w w:val="95"/>
                <w:sz w:val="24"/>
              </w:rPr>
              <w:t>H0 ditolak Ha diterima</w:t>
            </w:r>
          </w:p>
        </w:tc>
      </w:tr>
      <w:tr w:rsidR="00EA46DC" w:rsidRPr="00E13132" w14:paraId="369EFF95" w14:textId="77777777">
        <w:trPr>
          <w:trHeight w:val="539"/>
        </w:trPr>
        <w:tc>
          <w:tcPr>
            <w:tcW w:w="2804" w:type="dxa"/>
          </w:tcPr>
          <w:p w14:paraId="409B1893" w14:textId="77777777" w:rsidR="00EA46DC" w:rsidRPr="00E13132" w:rsidRDefault="006B3533" w:rsidP="00733EEF">
            <w:pPr>
              <w:pStyle w:val="TableParagraph"/>
              <w:spacing w:line="240" w:lineRule="auto"/>
              <w:ind w:left="107"/>
              <w:rPr>
                <w:sz w:val="24"/>
              </w:rPr>
            </w:pPr>
            <w:r w:rsidRPr="00E13132">
              <w:rPr>
                <w:w w:val="95"/>
                <w:sz w:val="24"/>
              </w:rPr>
              <w:t>Kemudahan Pengguna</w:t>
            </w:r>
          </w:p>
          <w:p w14:paraId="190AA71B" w14:textId="77777777" w:rsidR="00EA46DC" w:rsidRPr="00E13132" w:rsidRDefault="006B3533" w:rsidP="00733EEF">
            <w:pPr>
              <w:pStyle w:val="TableParagraph"/>
              <w:spacing w:line="240" w:lineRule="auto"/>
              <w:ind w:left="107"/>
              <w:rPr>
                <w:sz w:val="24"/>
              </w:rPr>
            </w:pPr>
            <w:r w:rsidRPr="00E13132">
              <w:rPr>
                <w:w w:val="95"/>
                <w:sz w:val="24"/>
              </w:rPr>
              <w:t>Sistem Informasi (X2)</w:t>
            </w:r>
          </w:p>
        </w:tc>
        <w:tc>
          <w:tcPr>
            <w:tcW w:w="1169" w:type="dxa"/>
          </w:tcPr>
          <w:p w14:paraId="48B97945" w14:textId="77777777" w:rsidR="00EA46DC" w:rsidRPr="00E13132" w:rsidRDefault="006B3533" w:rsidP="00733EEF">
            <w:pPr>
              <w:pStyle w:val="TableParagraph"/>
              <w:spacing w:line="240" w:lineRule="auto"/>
              <w:ind w:left="92" w:right="81"/>
              <w:jc w:val="center"/>
              <w:rPr>
                <w:sz w:val="24"/>
              </w:rPr>
            </w:pPr>
            <w:r w:rsidRPr="00E13132">
              <w:rPr>
                <w:sz w:val="24"/>
              </w:rPr>
              <w:t>1,962</w:t>
            </w:r>
          </w:p>
        </w:tc>
        <w:tc>
          <w:tcPr>
            <w:tcW w:w="1039" w:type="dxa"/>
          </w:tcPr>
          <w:p w14:paraId="0E6E2A54" w14:textId="77777777" w:rsidR="00EA46DC" w:rsidRPr="00E13132" w:rsidRDefault="006B3533" w:rsidP="00733EEF">
            <w:pPr>
              <w:pStyle w:val="TableParagraph"/>
              <w:spacing w:line="240" w:lineRule="auto"/>
              <w:ind w:left="135" w:right="124"/>
              <w:jc w:val="center"/>
              <w:rPr>
                <w:sz w:val="24"/>
              </w:rPr>
            </w:pPr>
            <w:r w:rsidRPr="00E13132">
              <w:rPr>
                <w:sz w:val="24"/>
              </w:rPr>
              <w:t>1,993</w:t>
            </w:r>
          </w:p>
        </w:tc>
        <w:tc>
          <w:tcPr>
            <w:tcW w:w="2583" w:type="dxa"/>
          </w:tcPr>
          <w:p w14:paraId="335A9F53" w14:textId="77777777" w:rsidR="00EA46DC" w:rsidRPr="00E13132" w:rsidRDefault="006B3533" w:rsidP="00733EEF">
            <w:pPr>
              <w:pStyle w:val="TableParagraph"/>
              <w:spacing w:line="240" w:lineRule="auto"/>
              <w:ind w:left="202" w:right="192"/>
              <w:jc w:val="center"/>
              <w:rPr>
                <w:sz w:val="24"/>
              </w:rPr>
            </w:pPr>
            <w:r w:rsidRPr="00E13132">
              <w:rPr>
                <w:w w:val="95"/>
                <w:sz w:val="24"/>
              </w:rPr>
              <w:t>H0 diterima Ha ditolak</w:t>
            </w:r>
          </w:p>
        </w:tc>
      </w:tr>
      <w:tr w:rsidR="00EA46DC" w:rsidRPr="00E13132" w14:paraId="6F48BBE6" w14:textId="77777777">
        <w:trPr>
          <w:trHeight w:val="578"/>
        </w:trPr>
        <w:tc>
          <w:tcPr>
            <w:tcW w:w="2804" w:type="dxa"/>
          </w:tcPr>
          <w:p w14:paraId="0CBFB519" w14:textId="77777777" w:rsidR="00EA46DC" w:rsidRPr="00E13132" w:rsidRDefault="006B3533" w:rsidP="00733EEF">
            <w:pPr>
              <w:pStyle w:val="TableParagraph"/>
              <w:spacing w:line="240" w:lineRule="auto"/>
              <w:ind w:left="107"/>
              <w:rPr>
                <w:sz w:val="24"/>
              </w:rPr>
            </w:pPr>
            <w:r w:rsidRPr="00E13132">
              <w:rPr>
                <w:w w:val="95"/>
                <w:sz w:val="24"/>
              </w:rPr>
              <w:t xml:space="preserve">Sikap Pengguna Terhadap </w:t>
            </w:r>
            <w:r w:rsidRPr="00E13132">
              <w:rPr>
                <w:sz w:val="24"/>
              </w:rPr>
              <w:t>Sistem Informasi (X3)</w:t>
            </w:r>
          </w:p>
        </w:tc>
        <w:tc>
          <w:tcPr>
            <w:tcW w:w="1169" w:type="dxa"/>
          </w:tcPr>
          <w:p w14:paraId="31933BE0" w14:textId="77777777" w:rsidR="00EA46DC" w:rsidRPr="00E13132" w:rsidRDefault="006B3533" w:rsidP="00733EEF">
            <w:pPr>
              <w:pStyle w:val="TableParagraph"/>
              <w:spacing w:line="240" w:lineRule="auto"/>
              <w:ind w:left="92" w:right="81"/>
              <w:jc w:val="center"/>
              <w:rPr>
                <w:sz w:val="24"/>
              </w:rPr>
            </w:pPr>
            <w:r w:rsidRPr="00E13132">
              <w:rPr>
                <w:sz w:val="24"/>
              </w:rPr>
              <w:t>2,390</w:t>
            </w:r>
          </w:p>
        </w:tc>
        <w:tc>
          <w:tcPr>
            <w:tcW w:w="1039" w:type="dxa"/>
          </w:tcPr>
          <w:p w14:paraId="786CD843" w14:textId="77777777" w:rsidR="00EA46DC" w:rsidRPr="00E13132" w:rsidRDefault="006B3533" w:rsidP="00733EEF">
            <w:pPr>
              <w:pStyle w:val="TableParagraph"/>
              <w:spacing w:line="240" w:lineRule="auto"/>
              <w:ind w:left="135" w:right="124"/>
              <w:jc w:val="center"/>
              <w:rPr>
                <w:sz w:val="24"/>
              </w:rPr>
            </w:pPr>
            <w:r w:rsidRPr="00E13132">
              <w:rPr>
                <w:sz w:val="24"/>
              </w:rPr>
              <w:t>1,993</w:t>
            </w:r>
          </w:p>
        </w:tc>
        <w:tc>
          <w:tcPr>
            <w:tcW w:w="2583" w:type="dxa"/>
          </w:tcPr>
          <w:p w14:paraId="02B18505" w14:textId="77777777" w:rsidR="00EA46DC" w:rsidRPr="00E13132" w:rsidRDefault="006B3533" w:rsidP="00733EEF">
            <w:pPr>
              <w:pStyle w:val="TableParagraph"/>
              <w:spacing w:line="240" w:lineRule="auto"/>
              <w:ind w:left="201" w:right="192"/>
              <w:jc w:val="center"/>
              <w:rPr>
                <w:sz w:val="24"/>
              </w:rPr>
            </w:pPr>
            <w:r w:rsidRPr="00E13132">
              <w:rPr>
                <w:w w:val="95"/>
                <w:sz w:val="24"/>
              </w:rPr>
              <w:t>H0 ditolak Ha diterima</w:t>
            </w:r>
          </w:p>
        </w:tc>
      </w:tr>
      <w:tr w:rsidR="00EA46DC" w:rsidRPr="00E13132" w14:paraId="14EDFB5F" w14:textId="77777777">
        <w:trPr>
          <w:trHeight w:val="561"/>
        </w:trPr>
        <w:tc>
          <w:tcPr>
            <w:tcW w:w="2804" w:type="dxa"/>
          </w:tcPr>
          <w:p w14:paraId="545D5167" w14:textId="77777777" w:rsidR="00EA46DC" w:rsidRPr="00E13132" w:rsidRDefault="006B3533" w:rsidP="00733EEF">
            <w:pPr>
              <w:pStyle w:val="TableParagraph"/>
              <w:spacing w:line="240" w:lineRule="auto"/>
              <w:ind w:left="107" w:right="273"/>
              <w:rPr>
                <w:sz w:val="24"/>
              </w:rPr>
            </w:pPr>
            <w:r w:rsidRPr="00E13132">
              <w:rPr>
                <w:w w:val="95"/>
                <w:sz w:val="24"/>
              </w:rPr>
              <w:t xml:space="preserve">Perilaku Pengguna Sistem </w:t>
            </w:r>
            <w:r w:rsidRPr="00E13132">
              <w:rPr>
                <w:sz w:val="24"/>
              </w:rPr>
              <w:t>Informasi (X4)</w:t>
            </w:r>
          </w:p>
        </w:tc>
        <w:tc>
          <w:tcPr>
            <w:tcW w:w="1169" w:type="dxa"/>
          </w:tcPr>
          <w:p w14:paraId="1B08CE16" w14:textId="77777777" w:rsidR="00EA46DC" w:rsidRPr="00E13132" w:rsidRDefault="006B3533" w:rsidP="00733EEF">
            <w:pPr>
              <w:pStyle w:val="TableParagraph"/>
              <w:spacing w:line="240" w:lineRule="auto"/>
              <w:ind w:left="92" w:right="81"/>
              <w:jc w:val="center"/>
              <w:rPr>
                <w:sz w:val="24"/>
              </w:rPr>
            </w:pPr>
            <w:r w:rsidRPr="00E13132">
              <w:rPr>
                <w:sz w:val="24"/>
              </w:rPr>
              <w:t>2,906</w:t>
            </w:r>
          </w:p>
        </w:tc>
        <w:tc>
          <w:tcPr>
            <w:tcW w:w="1039" w:type="dxa"/>
          </w:tcPr>
          <w:p w14:paraId="3BD6EA86" w14:textId="77777777" w:rsidR="00EA46DC" w:rsidRPr="00E13132" w:rsidRDefault="006B3533" w:rsidP="00733EEF">
            <w:pPr>
              <w:pStyle w:val="TableParagraph"/>
              <w:spacing w:line="240" w:lineRule="auto"/>
              <w:ind w:left="135" w:right="124"/>
              <w:jc w:val="center"/>
              <w:rPr>
                <w:sz w:val="24"/>
              </w:rPr>
            </w:pPr>
            <w:r w:rsidRPr="00E13132">
              <w:rPr>
                <w:sz w:val="24"/>
              </w:rPr>
              <w:t>1,993</w:t>
            </w:r>
          </w:p>
        </w:tc>
        <w:tc>
          <w:tcPr>
            <w:tcW w:w="2583" w:type="dxa"/>
          </w:tcPr>
          <w:p w14:paraId="3EEFE9ED" w14:textId="77777777" w:rsidR="00EA46DC" w:rsidRPr="00E13132" w:rsidRDefault="006B3533" w:rsidP="00733EEF">
            <w:pPr>
              <w:pStyle w:val="TableParagraph"/>
              <w:spacing w:line="240" w:lineRule="auto"/>
              <w:ind w:left="202" w:right="192"/>
              <w:jc w:val="center"/>
              <w:rPr>
                <w:sz w:val="24"/>
              </w:rPr>
            </w:pPr>
            <w:r w:rsidRPr="00E13132">
              <w:rPr>
                <w:w w:val="95"/>
                <w:sz w:val="24"/>
              </w:rPr>
              <w:t>H0 ditolak Ha diterima</w:t>
            </w:r>
          </w:p>
        </w:tc>
      </w:tr>
    </w:tbl>
    <w:p w14:paraId="1AE26550" w14:textId="71E6E23C" w:rsidR="00A40F25" w:rsidRPr="00E13132" w:rsidRDefault="00A40F25" w:rsidP="00A40F25">
      <w:pPr>
        <w:ind w:left="386"/>
      </w:pPr>
      <w:r w:rsidRPr="00E13132">
        <w:rPr>
          <w:w w:val="95"/>
          <w:sz w:val="24"/>
        </w:rPr>
        <w:t xml:space="preserve">Sumber: </w:t>
      </w:r>
      <w:r w:rsidR="00E74A00" w:rsidRPr="00E74A00">
        <w:rPr>
          <w:w w:val="95"/>
          <w:sz w:val="24"/>
        </w:rPr>
        <w:t>Data Diolah</w:t>
      </w:r>
    </w:p>
    <w:p w14:paraId="08D12FED" w14:textId="77777777" w:rsidR="00EA46DC" w:rsidRPr="00E13132" w:rsidRDefault="00EA46DC" w:rsidP="00733EEF">
      <w:pPr>
        <w:pStyle w:val="BodyText"/>
        <w:rPr>
          <w:sz w:val="26"/>
        </w:rPr>
      </w:pPr>
    </w:p>
    <w:p w14:paraId="5C28445A" w14:textId="77777777" w:rsidR="00EA46DC" w:rsidRPr="00E13132" w:rsidRDefault="006B3533" w:rsidP="00733EEF">
      <w:pPr>
        <w:pStyle w:val="BodyText"/>
        <w:ind w:left="318" w:right="312" w:firstLine="566"/>
        <w:jc w:val="both"/>
      </w:pPr>
      <w:r w:rsidRPr="00E13132">
        <w:rPr>
          <w:w w:val="95"/>
        </w:rPr>
        <w:t xml:space="preserve">Uji t (t-test) pengujian terhadap koefisien regresi secara parsial untuk mengetahui hipotesis </w:t>
      </w:r>
      <w:r w:rsidRPr="00E13132">
        <w:t xml:space="preserve">diterima atau ditolak. Dengan membandingkan nilai t hitung dengan t tabel. Jika t hitung &gt; t tabel maka H0 ditolak dan Ha diterima, kemudian jika t hitung &lt; t tabel maka Ho diterima dan Ha ditolak. Berdasarkan hasil perhitungan hipotesa yang diterima adalah pengaruh kemudahan penggunaan sistem informasi (X2) terhadap penggunaan sistem informasi. </w:t>
      </w:r>
      <w:r w:rsidRPr="00E13132">
        <w:rPr>
          <w:w w:val="95"/>
        </w:rPr>
        <w:t>Sedangkan X1, X3 dan X4 tidak memiliki pengaruh teradap penggunaan sistem informasi.</w:t>
      </w:r>
    </w:p>
    <w:p w14:paraId="0FD325D0" w14:textId="77777777" w:rsidR="00EA46DC" w:rsidRPr="00E13132" w:rsidRDefault="006B3533" w:rsidP="00733EEF">
      <w:pPr>
        <w:pStyle w:val="BodyText"/>
        <w:ind w:left="318" w:right="311" w:firstLine="566"/>
        <w:jc w:val="both"/>
      </w:pPr>
      <w:r w:rsidRPr="00E13132">
        <w:t>Pengujian secara simultan (serentak) dilakukan dengan menggunakan uji F. Pengujian dilakukan untuk mengetahui pengaruh variabel independen (Penggunaan Sistem Informasi dan Kemudahan Sistem Informasi) secara simultan (bersama-sama) terhadap variabel dependen Kondisi Nyata Penggunaan Sistem Informasi dengan cara membandingkan Fhitung dengan Ftabel, sebagaimana ditunjukkan dalam tabel 11.</w:t>
      </w:r>
    </w:p>
    <w:p w14:paraId="78F65622" w14:textId="77777777" w:rsidR="00A40F25" w:rsidRPr="00E13132" w:rsidRDefault="00A40F25" w:rsidP="00733EEF">
      <w:pPr>
        <w:pStyle w:val="BodyText"/>
        <w:ind w:left="318"/>
        <w:jc w:val="both"/>
        <w:rPr>
          <w:w w:val="95"/>
        </w:rPr>
      </w:pPr>
    </w:p>
    <w:p w14:paraId="50F48215" w14:textId="39CDE48A" w:rsidR="00EA46DC" w:rsidRPr="00E13132" w:rsidRDefault="006B3533" w:rsidP="00A40F25">
      <w:pPr>
        <w:pStyle w:val="BodyText"/>
        <w:ind w:left="318"/>
        <w:jc w:val="both"/>
      </w:pPr>
      <w:r w:rsidRPr="00E13132">
        <w:rPr>
          <w:w w:val="95"/>
        </w:rPr>
        <w:t>Tabel 11 Koefisien Uji F</w:t>
      </w:r>
    </w:p>
    <w:p w14:paraId="4F2F41DC" w14:textId="77777777" w:rsidR="00EA46DC" w:rsidRPr="00E13132" w:rsidRDefault="006B3533" w:rsidP="00733EEF">
      <w:pPr>
        <w:pStyle w:val="Heading1"/>
        <w:ind w:left="2224"/>
      </w:pPr>
      <w:r w:rsidRPr="00E13132">
        <w:t>ANOVA</w:t>
      </w:r>
      <w:r w:rsidRPr="00E13132">
        <w:rPr>
          <w:vertAlign w:val="superscript"/>
        </w:rPr>
        <w:t>b</w:t>
      </w:r>
    </w:p>
    <w:tbl>
      <w:tblPr>
        <w:tblW w:w="0" w:type="auto"/>
        <w:tblInd w:w="3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6"/>
        <w:gridCol w:w="1962"/>
        <w:gridCol w:w="1136"/>
        <w:gridCol w:w="1133"/>
      </w:tblGrid>
      <w:tr w:rsidR="00EA46DC" w:rsidRPr="00E13132" w14:paraId="575FBAFE" w14:textId="77777777">
        <w:trPr>
          <w:trHeight w:val="275"/>
        </w:trPr>
        <w:tc>
          <w:tcPr>
            <w:tcW w:w="2268" w:type="dxa"/>
            <w:gridSpan w:val="2"/>
          </w:tcPr>
          <w:p w14:paraId="62FE73C7" w14:textId="77777777" w:rsidR="00EA46DC" w:rsidRPr="00E13132" w:rsidRDefault="006B3533" w:rsidP="00733EEF">
            <w:pPr>
              <w:pStyle w:val="TableParagraph"/>
              <w:spacing w:line="240" w:lineRule="auto"/>
              <w:ind w:left="799" w:right="791"/>
              <w:jc w:val="center"/>
              <w:rPr>
                <w:sz w:val="24"/>
              </w:rPr>
            </w:pPr>
            <w:r w:rsidRPr="00E13132">
              <w:rPr>
                <w:sz w:val="24"/>
              </w:rPr>
              <w:t>Model</w:t>
            </w:r>
          </w:p>
        </w:tc>
        <w:tc>
          <w:tcPr>
            <w:tcW w:w="1136" w:type="dxa"/>
          </w:tcPr>
          <w:p w14:paraId="56AC97D9" w14:textId="77777777" w:rsidR="00EA46DC" w:rsidRPr="00E13132" w:rsidRDefault="006B3533" w:rsidP="00733EEF">
            <w:pPr>
              <w:pStyle w:val="TableParagraph"/>
              <w:spacing w:line="240" w:lineRule="auto"/>
              <w:ind w:left="6"/>
              <w:jc w:val="center"/>
              <w:rPr>
                <w:sz w:val="24"/>
              </w:rPr>
            </w:pPr>
            <w:r w:rsidRPr="00E13132">
              <w:rPr>
                <w:w w:val="99"/>
                <w:sz w:val="24"/>
              </w:rPr>
              <w:t>F</w:t>
            </w:r>
          </w:p>
        </w:tc>
        <w:tc>
          <w:tcPr>
            <w:tcW w:w="1133" w:type="dxa"/>
          </w:tcPr>
          <w:p w14:paraId="364A31A8" w14:textId="77777777" w:rsidR="00EA46DC" w:rsidRPr="00E13132" w:rsidRDefault="006B3533" w:rsidP="00733EEF">
            <w:pPr>
              <w:pStyle w:val="TableParagraph"/>
              <w:spacing w:line="240" w:lineRule="auto"/>
              <w:ind w:left="236" w:right="233"/>
              <w:jc w:val="center"/>
              <w:rPr>
                <w:sz w:val="24"/>
              </w:rPr>
            </w:pPr>
            <w:r w:rsidRPr="00E13132">
              <w:rPr>
                <w:sz w:val="24"/>
              </w:rPr>
              <w:t>Sig.</w:t>
            </w:r>
          </w:p>
        </w:tc>
      </w:tr>
      <w:tr w:rsidR="00EA46DC" w:rsidRPr="00E13132" w14:paraId="5C9E1984" w14:textId="77777777">
        <w:trPr>
          <w:trHeight w:val="277"/>
        </w:trPr>
        <w:tc>
          <w:tcPr>
            <w:tcW w:w="306" w:type="dxa"/>
            <w:vMerge w:val="restart"/>
          </w:tcPr>
          <w:p w14:paraId="0E958EA0" w14:textId="77777777" w:rsidR="00EA46DC" w:rsidRPr="00E13132" w:rsidRDefault="006B3533" w:rsidP="00733EEF">
            <w:pPr>
              <w:pStyle w:val="TableParagraph"/>
              <w:spacing w:line="240" w:lineRule="auto"/>
              <w:ind w:left="91"/>
              <w:rPr>
                <w:sz w:val="24"/>
              </w:rPr>
            </w:pPr>
            <w:r w:rsidRPr="00E13132">
              <w:rPr>
                <w:sz w:val="24"/>
              </w:rPr>
              <w:t>1</w:t>
            </w:r>
          </w:p>
        </w:tc>
        <w:tc>
          <w:tcPr>
            <w:tcW w:w="1962" w:type="dxa"/>
          </w:tcPr>
          <w:p w14:paraId="1A8D3644" w14:textId="77777777" w:rsidR="00EA46DC" w:rsidRPr="00E13132" w:rsidRDefault="006B3533" w:rsidP="00733EEF">
            <w:pPr>
              <w:pStyle w:val="TableParagraph"/>
              <w:spacing w:line="240" w:lineRule="auto"/>
              <w:ind w:left="61"/>
              <w:rPr>
                <w:sz w:val="24"/>
              </w:rPr>
            </w:pPr>
            <w:r w:rsidRPr="00E13132">
              <w:rPr>
                <w:sz w:val="24"/>
              </w:rPr>
              <w:t>Regression</w:t>
            </w:r>
          </w:p>
        </w:tc>
        <w:tc>
          <w:tcPr>
            <w:tcW w:w="1136" w:type="dxa"/>
          </w:tcPr>
          <w:p w14:paraId="366793A3" w14:textId="77777777" w:rsidR="00EA46DC" w:rsidRPr="00E13132" w:rsidRDefault="006B3533" w:rsidP="00733EEF">
            <w:pPr>
              <w:pStyle w:val="TableParagraph"/>
              <w:spacing w:line="240" w:lineRule="auto"/>
              <w:ind w:left="275" w:right="270"/>
              <w:jc w:val="center"/>
              <w:rPr>
                <w:sz w:val="24"/>
              </w:rPr>
            </w:pPr>
            <w:r w:rsidRPr="00E13132">
              <w:rPr>
                <w:sz w:val="24"/>
              </w:rPr>
              <w:t>9,918</w:t>
            </w:r>
          </w:p>
        </w:tc>
        <w:tc>
          <w:tcPr>
            <w:tcW w:w="1133" w:type="dxa"/>
          </w:tcPr>
          <w:p w14:paraId="3E97B240" w14:textId="77777777" w:rsidR="00EA46DC" w:rsidRPr="00E13132" w:rsidRDefault="006B3533" w:rsidP="00733EEF">
            <w:pPr>
              <w:pStyle w:val="TableParagraph"/>
              <w:spacing w:line="240" w:lineRule="auto"/>
              <w:ind w:left="236" w:right="235"/>
              <w:jc w:val="center"/>
              <w:rPr>
                <w:sz w:val="24"/>
              </w:rPr>
            </w:pPr>
            <w:r w:rsidRPr="00E13132">
              <w:rPr>
                <w:sz w:val="24"/>
              </w:rPr>
              <w:t>0,000</w:t>
            </w:r>
            <w:r w:rsidRPr="00E13132">
              <w:rPr>
                <w:sz w:val="24"/>
                <w:vertAlign w:val="superscript"/>
              </w:rPr>
              <w:t>a</w:t>
            </w:r>
          </w:p>
        </w:tc>
      </w:tr>
      <w:tr w:rsidR="00EA46DC" w:rsidRPr="00E13132" w14:paraId="07DE7044" w14:textId="77777777">
        <w:trPr>
          <w:trHeight w:val="275"/>
        </w:trPr>
        <w:tc>
          <w:tcPr>
            <w:tcW w:w="306" w:type="dxa"/>
            <w:vMerge/>
            <w:tcBorders>
              <w:top w:val="nil"/>
            </w:tcBorders>
          </w:tcPr>
          <w:p w14:paraId="3845B5BE" w14:textId="77777777" w:rsidR="00EA46DC" w:rsidRPr="00E13132" w:rsidRDefault="00EA46DC" w:rsidP="00733EEF">
            <w:pPr>
              <w:rPr>
                <w:sz w:val="2"/>
                <w:szCs w:val="2"/>
              </w:rPr>
            </w:pPr>
          </w:p>
        </w:tc>
        <w:tc>
          <w:tcPr>
            <w:tcW w:w="1962" w:type="dxa"/>
          </w:tcPr>
          <w:p w14:paraId="655A1D3A" w14:textId="77777777" w:rsidR="00EA46DC" w:rsidRPr="00E13132" w:rsidRDefault="006B3533" w:rsidP="00733EEF">
            <w:pPr>
              <w:pStyle w:val="TableParagraph"/>
              <w:spacing w:line="240" w:lineRule="auto"/>
              <w:ind w:left="61"/>
              <w:rPr>
                <w:sz w:val="24"/>
              </w:rPr>
            </w:pPr>
            <w:r w:rsidRPr="00E13132">
              <w:rPr>
                <w:sz w:val="24"/>
              </w:rPr>
              <w:t>Residual</w:t>
            </w:r>
          </w:p>
        </w:tc>
        <w:tc>
          <w:tcPr>
            <w:tcW w:w="1136" w:type="dxa"/>
          </w:tcPr>
          <w:p w14:paraId="4D2026CA" w14:textId="77777777" w:rsidR="00EA46DC" w:rsidRPr="00E13132" w:rsidRDefault="00EA46DC" w:rsidP="00733EEF">
            <w:pPr>
              <w:pStyle w:val="TableParagraph"/>
              <w:spacing w:line="240" w:lineRule="auto"/>
              <w:rPr>
                <w:sz w:val="20"/>
              </w:rPr>
            </w:pPr>
          </w:p>
        </w:tc>
        <w:tc>
          <w:tcPr>
            <w:tcW w:w="1133" w:type="dxa"/>
          </w:tcPr>
          <w:p w14:paraId="657D02B9" w14:textId="77777777" w:rsidR="00EA46DC" w:rsidRPr="00E13132" w:rsidRDefault="00EA46DC" w:rsidP="00733EEF">
            <w:pPr>
              <w:pStyle w:val="TableParagraph"/>
              <w:spacing w:line="240" w:lineRule="auto"/>
              <w:rPr>
                <w:sz w:val="20"/>
              </w:rPr>
            </w:pPr>
          </w:p>
        </w:tc>
      </w:tr>
      <w:tr w:rsidR="00EA46DC" w:rsidRPr="00E13132" w14:paraId="2AEB5909" w14:textId="77777777">
        <w:trPr>
          <w:trHeight w:val="275"/>
        </w:trPr>
        <w:tc>
          <w:tcPr>
            <w:tcW w:w="306" w:type="dxa"/>
            <w:vMerge/>
            <w:tcBorders>
              <w:top w:val="nil"/>
            </w:tcBorders>
          </w:tcPr>
          <w:p w14:paraId="7B859A3F" w14:textId="77777777" w:rsidR="00EA46DC" w:rsidRPr="00E13132" w:rsidRDefault="00EA46DC" w:rsidP="00733EEF">
            <w:pPr>
              <w:rPr>
                <w:sz w:val="2"/>
                <w:szCs w:val="2"/>
              </w:rPr>
            </w:pPr>
          </w:p>
        </w:tc>
        <w:tc>
          <w:tcPr>
            <w:tcW w:w="1962" w:type="dxa"/>
          </w:tcPr>
          <w:p w14:paraId="4F7B4FE8" w14:textId="77777777" w:rsidR="00EA46DC" w:rsidRPr="00E13132" w:rsidRDefault="006B3533" w:rsidP="00733EEF">
            <w:pPr>
              <w:pStyle w:val="TableParagraph"/>
              <w:spacing w:line="240" w:lineRule="auto"/>
              <w:ind w:left="61"/>
              <w:rPr>
                <w:sz w:val="24"/>
              </w:rPr>
            </w:pPr>
            <w:r w:rsidRPr="00E13132">
              <w:rPr>
                <w:sz w:val="24"/>
              </w:rPr>
              <w:t>Total</w:t>
            </w:r>
          </w:p>
        </w:tc>
        <w:tc>
          <w:tcPr>
            <w:tcW w:w="1136" w:type="dxa"/>
          </w:tcPr>
          <w:p w14:paraId="48B55C36" w14:textId="77777777" w:rsidR="00EA46DC" w:rsidRPr="00E13132" w:rsidRDefault="00EA46DC" w:rsidP="00733EEF">
            <w:pPr>
              <w:pStyle w:val="TableParagraph"/>
              <w:spacing w:line="240" w:lineRule="auto"/>
              <w:rPr>
                <w:sz w:val="20"/>
              </w:rPr>
            </w:pPr>
          </w:p>
        </w:tc>
        <w:tc>
          <w:tcPr>
            <w:tcW w:w="1133" w:type="dxa"/>
          </w:tcPr>
          <w:p w14:paraId="709F50CA" w14:textId="77777777" w:rsidR="00EA46DC" w:rsidRPr="00E13132" w:rsidRDefault="00EA46DC" w:rsidP="00733EEF">
            <w:pPr>
              <w:pStyle w:val="TableParagraph"/>
              <w:spacing w:line="240" w:lineRule="auto"/>
              <w:rPr>
                <w:sz w:val="20"/>
              </w:rPr>
            </w:pPr>
          </w:p>
        </w:tc>
      </w:tr>
    </w:tbl>
    <w:p w14:paraId="21C3674B" w14:textId="44B4D70B" w:rsidR="00EA46DC" w:rsidRPr="00E13132" w:rsidRDefault="006B3533" w:rsidP="00733EEF">
      <w:pPr>
        <w:pStyle w:val="ListParagraph"/>
        <w:numPr>
          <w:ilvl w:val="0"/>
          <w:numId w:val="2"/>
        </w:numPr>
        <w:tabs>
          <w:tab w:val="left" w:pos="658"/>
        </w:tabs>
        <w:ind w:hanging="198"/>
        <w:rPr>
          <w:sz w:val="24"/>
        </w:rPr>
      </w:pPr>
      <w:r w:rsidRPr="00E13132">
        <w:rPr>
          <w:w w:val="95"/>
          <w:sz w:val="24"/>
        </w:rPr>
        <w:t>Predictors: (Constant), X4, X3, X2,</w:t>
      </w:r>
      <w:r w:rsidR="00DC03E6" w:rsidRPr="00E13132">
        <w:rPr>
          <w:w w:val="95"/>
          <w:sz w:val="24"/>
        </w:rPr>
        <w:t xml:space="preserve"> </w:t>
      </w:r>
      <w:r w:rsidRPr="00E13132">
        <w:rPr>
          <w:w w:val="95"/>
          <w:sz w:val="24"/>
        </w:rPr>
        <w:t>X1</w:t>
      </w:r>
    </w:p>
    <w:p w14:paraId="2041EAC0" w14:textId="15A18FF3" w:rsidR="00EA46DC" w:rsidRPr="00E13132" w:rsidRDefault="006B3533" w:rsidP="00733EEF">
      <w:pPr>
        <w:pStyle w:val="ListParagraph"/>
        <w:numPr>
          <w:ilvl w:val="0"/>
          <w:numId w:val="2"/>
        </w:numPr>
        <w:tabs>
          <w:tab w:val="left" w:pos="658"/>
        </w:tabs>
        <w:ind w:hanging="198"/>
        <w:rPr>
          <w:sz w:val="24"/>
        </w:rPr>
      </w:pPr>
      <w:r w:rsidRPr="00E13132">
        <w:rPr>
          <w:w w:val="95"/>
          <w:sz w:val="24"/>
        </w:rPr>
        <w:t>Dependent Variable: Y1</w:t>
      </w:r>
    </w:p>
    <w:p w14:paraId="1683370B" w14:textId="00A118F4" w:rsidR="00A40F25" w:rsidRPr="00E13132" w:rsidRDefault="00A40F25" w:rsidP="00A40F25">
      <w:pPr>
        <w:ind w:left="459"/>
      </w:pPr>
      <w:r w:rsidRPr="00E13132">
        <w:rPr>
          <w:w w:val="95"/>
          <w:sz w:val="24"/>
        </w:rPr>
        <w:t xml:space="preserve">Sumber: </w:t>
      </w:r>
      <w:r w:rsidR="00E74A00" w:rsidRPr="00E74A00">
        <w:rPr>
          <w:w w:val="95"/>
          <w:sz w:val="24"/>
        </w:rPr>
        <w:t>Data Diolah</w:t>
      </w:r>
    </w:p>
    <w:p w14:paraId="1AB615AB" w14:textId="77777777" w:rsidR="00A40F25" w:rsidRPr="00E13132" w:rsidRDefault="00A40F25" w:rsidP="00A40F25">
      <w:pPr>
        <w:tabs>
          <w:tab w:val="left" w:pos="658"/>
        </w:tabs>
        <w:ind w:left="459"/>
        <w:rPr>
          <w:sz w:val="24"/>
        </w:rPr>
      </w:pPr>
    </w:p>
    <w:p w14:paraId="1BD78B56" w14:textId="230BE803" w:rsidR="00EA46DC" w:rsidRPr="00E13132" w:rsidRDefault="006B3533" w:rsidP="007D1F86">
      <w:pPr>
        <w:pStyle w:val="BodyText"/>
        <w:tabs>
          <w:tab w:val="left" w:pos="5132"/>
          <w:tab w:val="left" w:pos="7227"/>
          <w:tab w:val="left" w:pos="8181"/>
          <w:tab w:val="left" w:pos="8996"/>
        </w:tabs>
        <w:ind w:left="318" w:right="319" w:firstLine="566"/>
        <w:jc w:val="both"/>
      </w:pPr>
      <w:r w:rsidRPr="00E13132">
        <w:rPr>
          <w:w w:val="95"/>
        </w:rPr>
        <w:t>Berdasarkan hasil perhitungan disimpulkan</w:t>
      </w:r>
      <w:r w:rsidRPr="00E13132">
        <w:rPr>
          <w:w w:val="95"/>
        </w:rPr>
        <w:tab/>
      </w:r>
      <w:r w:rsidRPr="00E13132">
        <w:t>bahwa nilai f hitung</w:t>
      </w:r>
      <w:r w:rsidRPr="00E13132">
        <w:tab/>
        <w:t>9,918 &gt;</w:t>
      </w:r>
      <w:r w:rsidRPr="00E13132">
        <w:tab/>
        <w:t>f tabel</w:t>
      </w:r>
      <w:r w:rsidR="00E74A00">
        <w:t xml:space="preserve"> </w:t>
      </w:r>
      <w:r w:rsidRPr="00E13132">
        <w:rPr>
          <w:w w:val="95"/>
        </w:rPr>
        <w:t xml:space="preserve">2,50 </w:t>
      </w:r>
      <w:r w:rsidRPr="00E13132">
        <w:t>maka H0 ditolak, artinya terdapat pengaruh simultan antara variabel independen terhadap variabel dependen.</w:t>
      </w:r>
    </w:p>
    <w:p w14:paraId="44474740" w14:textId="77777777" w:rsidR="007220B3" w:rsidRPr="00E13132" w:rsidRDefault="007220B3" w:rsidP="007D1F86">
      <w:pPr>
        <w:pStyle w:val="BodyText"/>
        <w:tabs>
          <w:tab w:val="left" w:pos="5132"/>
          <w:tab w:val="left" w:pos="7227"/>
          <w:tab w:val="left" w:pos="8181"/>
          <w:tab w:val="left" w:pos="8996"/>
        </w:tabs>
        <w:ind w:left="318" w:right="319" w:firstLine="566"/>
        <w:jc w:val="both"/>
      </w:pPr>
    </w:p>
    <w:p w14:paraId="7887D0BE" w14:textId="77777777" w:rsidR="007220B3" w:rsidRPr="00E13132" w:rsidRDefault="007220B3" w:rsidP="007D1F86">
      <w:pPr>
        <w:pStyle w:val="BodyText"/>
        <w:tabs>
          <w:tab w:val="left" w:pos="5132"/>
          <w:tab w:val="left" w:pos="7227"/>
          <w:tab w:val="left" w:pos="8181"/>
          <w:tab w:val="left" w:pos="8996"/>
        </w:tabs>
        <w:ind w:left="318" w:right="319" w:firstLine="566"/>
        <w:jc w:val="both"/>
      </w:pPr>
    </w:p>
    <w:p w14:paraId="370935F0" w14:textId="77777777" w:rsidR="00EA46DC" w:rsidRPr="00E13132" w:rsidRDefault="00EA46DC" w:rsidP="00733EEF">
      <w:pPr>
        <w:pStyle w:val="BodyText"/>
        <w:rPr>
          <w:sz w:val="26"/>
        </w:rPr>
      </w:pPr>
    </w:p>
    <w:p w14:paraId="77670DE7" w14:textId="05A3FF22" w:rsidR="00EA46DC" w:rsidRPr="00E13132" w:rsidRDefault="004562C2" w:rsidP="00733EEF">
      <w:pPr>
        <w:pStyle w:val="Heading1"/>
      </w:pPr>
      <w:r w:rsidRPr="00E13132">
        <w:t>V. Penutup</w:t>
      </w:r>
    </w:p>
    <w:p w14:paraId="478D4F54" w14:textId="77777777" w:rsidR="00EA46DC" w:rsidRPr="00E13132" w:rsidRDefault="006B3533" w:rsidP="00733EEF">
      <w:pPr>
        <w:pStyle w:val="BodyText"/>
        <w:ind w:left="318" w:firstLine="566"/>
      </w:pPr>
      <w:r w:rsidRPr="00E13132">
        <w:t>Berdasarkan hasil olah data dan kuisioner yang diisi oleh responden dapat disimpulkan sebagai berikut:</w:t>
      </w:r>
    </w:p>
    <w:p w14:paraId="161AB9D6" w14:textId="63ECD25B" w:rsidR="00EA46DC" w:rsidRPr="00E13132" w:rsidRDefault="006B3533" w:rsidP="00733EEF">
      <w:pPr>
        <w:pStyle w:val="ListParagraph"/>
        <w:numPr>
          <w:ilvl w:val="0"/>
          <w:numId w:val="1"/>
        </w:numPr>
        <w:tabs>
          <w:tab w:val="left" w:pos="747"/>
        </w:tabs>
        <w:ind w:right="389"/>
      </w:pPr>
      <w:r w:rsidRPr="00E13132">
        <w:rPr>
          <w:sz w:val="24"/>
        </w:rPr>
        <w:t xml:space="preserve">Hasil pengolahan data yang diperoleh dari jawaban responden terhadap beberapa variabel </w:t>
      </w:r>
      <w:r w:rsidRPr="00E13132">
        <w:rPr>
          <w:w w:val="95"/>
          <w:sz w:val="24"/>
          <w:szCs w:val="24"/>
        </w:rPr>
        <w:t xml:space="preserve">antara lain variabel desain antar muka </w:t>
      </w:r>
      <w:r w:rsidRPr="00E13132">
        <w:rPr>
          <w:i/>
          <w:w w:val="95"/>
          <w:sz w:val="24"/>
          <w:szCs w:val="24"/>
        </w:rPr>
        <w:t>(user design interface)</w:t>
      </w:r>
      <w:r w:rsidRPr="00E13132">
        <w:rPr>
          <w:w w:val="95"/>
          <w:sz w:val="24"/>
          <w:szCs w:val="24"/>
        </w:rPr>
        <w:t xml:space="preserve">, kemudahan penggunaan sistem </w:t>
      </w:r>
      <w:r w:rsidRPr="00E13132">
        <w:rPr>
          <w:i/>
          <w:w w:val="90"/>
          <w:sz w:val="24"/>
          <w:szCs w:val="24"/>
        </w:rPr>
        <w:t>(perceived easy of used)</w:t>
      </w:r>
      <w:r w:rsidRPr="00E13132">
        <w:rPr>
          <w:w w:val="90"/>
          <w:sz w:val="24"/>
          <w:szCs w:val="24"/>
        </w:rPr>
        <w:t>, sikap pengguna terhadap sistem informai (</w:t>
      </w:r>
      <w:r w:rsidRPr="00E13132">
        <w:rPr>
          <w:i/>
          <w:w w:val="90"/>
          <w:sz w:val="24"/>
          <w:szCs w:val="24"/>
        </w:rPr>
        <w:t>attitude toward using)</w:t>
      </w:r>
      <w:r w:rsidRPr="00E13132">
        <w:rPr>
          <w:w w:val="90"/>
          <w:sz w:val="24"/>
          <w:szCs w:val="24"/>
        </w:rPr>
        <w:t xml:space="preserve">, perilaku pengguna sistem </w:t>
      </w:r>
      <w:r w:rsidRPr="00E13132">
        <w:rPr>
          <w:i/>
          <w:w w:val="90"/>
          <w:sz w:val="24"/>
          <w:szCs w:val="24"/>
        </w:rPr>
        <w:t>(behavioral intention to use)</w:t>
      </w:r>
      <w:r w:rsidRPr="00E13132">
        <w:rPr>
          <w:w w:val="90"/>
          <w:sz w:val="24"/>
          <w:szCs w:val="24"/>
        </w:rPr>
        <w:t xml:space="preserve">, kondisi nyata penggunaan sistem </w:t>
      </w:r>
      <w:r w:rsidRPr="00E13132">
        <w:rPr>
          <w:i/>
          <w:w w:val="90"/>
          <w:sz w:val="24"/>
          <w:szCs w:val="24"/>
        </w:rPr>
        <w:t xml:space="preserve">(actual use </w:t>
      </w:r>
      <w:r w:rsidRPr="00E13132">
        <w:rPr>
          <w:i/>
          <w:sz w:val="24"/>
          <w:szCs w:val="24"/>
        </w:rPr>
        <w:t xml:space="preserve">behavior). </w:t>
      </w:r>
      <w:r w:rsidRPr="00E13132">
        <w:rPr>
          <w:sz w:val="24"/>
          <w:szCs w:val="24"/>
        </w:rPr>
        <w:t>Hasil uji TAM untuk mengetahui padangan tentang pengguna system atau</w:t>
      </w:r>
      <w:r w:rsidR="00750165" w:rsidRPr="00E13132">
        <w:rPr>
          <w:sz w:val="24"/>
          <w:szCs w:val="24"/>
        </w:rPr>
        <w:t xml:space="preserve">   </w:t>
      </w:r>
      <w:r w:rsidRPr="00E13132">
        <w:rPr>
          <w:sz w:val="24"/>
          <w:szCs w:val="24"/>
        </w:rPr>
        <w:t xml:space="preserve">responden menyatakan pada jumlah prosentase 44% jawaban responden rata – rata </w:t>
      </w:r>
      <w:r w:rsidRPr="00E13132">
        <w:rPr>
          <w:w w:val="95"/>
          <w:sz w:val="24"/>
          <w:szCs w:val="24"/>
        </w:rPr>
        <w:t>adalah Sangat Setuju dan 55</w:t>
      </w:r>
      <w:r w:rsidRPr="00E13132">
        <w:rPr>
          <w:sz w:val="24"/>
          <w:szCs w:val="24"/>
        </w:rPr>
        <w:t xml:space="preserve"> </w:t>
      </w:r>
      <w:r w:rsidRPr="00E13132">
        <w:rPr>
          <w:w w:val="95"/>
          <w:sz w:val="24"/>
          <w:szCs w:val="24"/>
        </w:rPr>
        <w:t xml:space="preserve">% jawaban responden rata – rata adalah Setuju memudahkan user untuk menangani transaksi material sehingga aplikasi Alista diterapkan di PT. Telkom Akses, hal ini didasarkan terhadap hasil dari nilai responden bahwa aplikasi Alista dapat di percaya untuk kebutuhan logistik, transaksi keluar masuk material dan menangani transaksi </w:t>
      </w:r>
      <w:r w:rsidRPr="00E13132">
        <w:rPr>
          <w:sz w:val="24"/>
          <w:szCs w:val="24"/>
        </w:rPr>
        <w:t xml:space="preserve">pemesanan </w:t>
      </w:r>
      <w:r w:rsidR="00750165" w:rsidRPr="00E13132">
        <w:rPr>
          <w:sz w:val="24"/>
          <w:szCs w:val="24"/>
        </w:rPr>
        <w:t>barang/</w:t>
      </w:r>
      <w:r w:rsidRPr="00E13132">
        <w:rPr>
          <w:sz w:val="24"/>
          <w:szCs w:val="24"/>
        </w:rPr>
        <w:t>material</w:t>
      </w:r>
      <w:r w:rsidRPr="00E13132">
        <w:rPr>
          <w:position w:val="1"/>
          <w:sz w:val="24"/>
          <w:szCs w:val="24"/>
        </w:rPr>
        <w:t>.</w:t>
      </w:r>
    </w:p>
    <w:p w14:paraId="1A5809CF" w14:textId="77777777" w:rsidR="00EA46DC" w:rsidRPr="00E13132" w:rsidRDefault="006B3533" w:rsidP="00733EEF">
      <w:pPr>
        <w:pStyle w:val="ListParagraph"/>
        <w:numPr>
          <w:ilvl w:val="0"/>
          <w:numId w:val="1"/>
        </w:numPr>
        <w:tabs>
          <w:tab w:val="left" w:pos="747"/>
        </w:tabs>
        <w:ind w:right="393"/>
        <w:rPr>
          <w:sz w:val="24"/>
        </w:rPr>
      </w:pPr>
      <w:r w:rsidRPr="00E13132">
        <w:rPr>
          <w:sz w:val="24"/>
        </w:rPr>
        <w:t xml:space="preserve">Berdasarkan hasil analisis regreasi berganda variabel yang memiliki pengaruh terhadap </w:t>
      </w:r>
      <w:r w:rsidRPr="00E13132">
        <w:rPr>
          <w:w w:val="95"/>
          <w:position w:val="1"/>
          <w:sz w:val="24"/>
        </w:rPr>
        <w:t>kondisi nyata pengguna informasi adalah variabel desain antar muka sistem informasi (X</w:t>
      </w:r>
      <w:r w:rsidRPr="00E13132">
        <w:rPr>
          <w:w w:val="95"/>
          <w:sz w:val="24"/>
        </w:rPr>
        <w:t xml:space="preserve">1), </w:t>
      </w:r>
      <w:r w:rsidRPr="00E13132">
        <w:rPr>
          <w:w w:val="95"/>
          <w:position w:val="1"/>
          <w:sz w:val="24"/>
        </w:rPr>
        <w:t>sikap pengguna sistem informasi (X</w:t>
      </w:r>
      <w:r w:rsidRPr="00E13132">
        <w:rPr>
          <w:w w:val="95"/>
          <w:sz w:val="24"/>
        </w:rPr>
        <w:t xml:space="preserve">3), dan </w:t>
      </w:r>
      <w:r w:rsidRPr="00E13132">
        <w:rPr>
          <w:w w:val="95"/>
          <w:position w:val="1"/>
          <w:sz w:val="24"/>
        </w:rPr>
        <w:t>sikap perilaku pengguna sistem informasi (X</w:t>
      </w:r>
      <w:r w:rsidRPr="00E13132">
        <w:rPr>
          <w:w w:val="95"/>
          <w:sz w:val="24"/>
        </w:rPr>
        <w:t>4</w:t>
      </w:r>
      <w:r w:rsidRPr="00E13132">
        <w:rPr>
          <w:w w:val="95"/>
          <w:position w:val="1"/>
          <w:sz w:val="24"/>
        </w:rPr>
        <w:t xml:space="preserve">) </w:t>
      </w:r>
      <w:r w:rsidRPr="00E13132">
        <w:rPr>
          <w:w w:val="95"/>
          <w:sz w:val="24"/>
        </w:rPr>
        <w:t xml:space="preserve">memiliki pengaruh yang signifikan terhadap kondisi nyata pengguna sistem informasi (Y). </w:t>
      </w:r>
      <w:r w:rsidRPr="00E13132">
        <w:rPr>
          <w:sz w:val="24"/>
        </w:rPr>
        <w:t xml:space="preserve">Sedangkan yang tidak memiliki pengaruh adalah kemudahan pengguna sistem informasi </w:t>
      </w:r>
      <w:r w:rsidRPr="00E13132">
        <w:rPr>
          <w:position w:val="1"/>
          <w:sz w:val="24"/>
        </w:rPr>
        <w:t>(X</w:t>
      </w:r>
      <w:r w:rsidRPr="00E13132">
        <w:rPr>
          <w:sz w:val="24"/>
        </w:rPr>
        <w:t>2</w:t>
      </w:r>
      <w:r w:rsidRPr="00E13132">
        <w:rPr>
          <w:position w:val="1"/>
          <w:sz w:val="24"/>
        </w:rPr>
        <w:t>).</w:t>
      </w:r>
    </w:p>
    <w:p w14:paraId="3E7D041F" w14:textId="77777777" w:rsidR="00EA46DC" w:rsidRPr="00E13132" w:rsidRDefault="006B3533" w:rsidP="00733EEF">
      <w:pPr>
        <w:pStyle w:val="ListParagraph"/>
        <w:numPr>
          <w:ilvl w:val="0"/>
          <w:numId w:val="1"/>
        </w:numPr>
        <w:tabs>
          <w:tab w:val="left" w:pos="747"/>
        </w:tabs>
        <w:ind w:right="393"/>
        <w:rPr>
          <w:sz w:val="24"/>
        </w:rPr>
      </w:pPr>
      <w:r w:rsidRPr="00E13132">
        <w:rPr>
          <w:w w:val="95"/>
          <w:sz w:val="24"/>
        </w:rPr>
        <w:t xml:space="preserve">Berdasarkan nilai R square sebesar 0,352. Artinya 35,2 % Kondisi Nyata Pengguna Sistem </w:t>
      </w:r>
      <w:r w:rsidRPr="00E13132">
        <w:rPr>
          <w:sz w:val="24"/>
        </w:rPr>
        <w:t>Informasi dipengaruhi oleh variabel independen. Kemudian 64,8 % dipengaruhi oleh variabel lainnya atau sebab-sebab lain diluar model.</w:t>
      </w:r>
    </w:p>
    <w:p w14:paraId="5D13DC65" w14:textId="77777777" w:rsidR="00EA46DC" w:rsidRPr="00E13132" w:rsidRDefault="00EA46DC" w:rsidP="00733EEF">
      <w:pPr>
        <w:pStyle w:val="BodyText"/>
        <w:rPr>
          <w:sz w:val="26"/>
        </w:rPr>
      </w:pPr>
    </w:p>
    <w:p w14:paraId="5DFB054D" w14:textId="77777777" w:rsidR="00EA46DC" w:rsidRPr="00E13132" w:rsidRDefault="00EA46DC" w:rsidP="00733EEF">
      <w:pPr>
        <w:pStyle w:val="BodyText"/>
        <w:rPr>
          <w:sz w:val="21"/>
        </w:rPr>
      </w:pPr>
    </w:p>
    <w:p w14:paraId="0207496C" w14:textId="77777777" w:rsidR="00EA46DC" w:rsidRPr="00E13132" w:rsidRDefault="006B3533" w:rsidP="00733EEF">
      <w:pPr>
        <w:pStyle w:val="Heading1"/>
      </w:pPr>
      <w:r w:rsidRPr="00E13132">
        <w:rPr>
          <w:w w:val="95"/>
        </w:rPr>
        <w:t>Daftar Pustaka</w:t>
      </w:r>
    </w:p>
    <w:p w14:paraId="0E27BB75" w14:textId="1058575B" w:rsidR="00772820" w:rsidRDefault="00E74A00" w:rsidP="00772820">
      <w:pPr>
        <w:adjustRightInd w:val="0"/>
        <w:ind w:left="480" w:hanging="480"/>
        <w:jc w:val="both"/>
        <w:rPr>
          <w:noProof/>
          <w:sz w:val="24"/>
          <w:szCs w:val="24"/>
        </w:rPr>
      </w:pPr>
      <w:r w:rsidRPr="00772820">
        <w:rPr>
          <w:sz w:val="24"/>
          <w:szCs w:val="24"/>
        </w:rPr>
        <w:fldChar w:fldCharType="begin" w:fldLock="1"/>
      </w:r>
      <w:r w:rsidRPr="00772820">
        <w:rPr>
          <w:sz w:val="24"/>
          <w:szCs w:val="24"/>
        </w:rPr>
        <w:instrText xml:space="preserve">ADDIN Mendeley Bibliography CSL_BIBLIOGRAPHY </w:instrText>
      </w:r>
      <w:r w:rsidRPr="00772820">
        <w:rPr>
          <w:sz w:val="24"/>
          <w:szCs w:val="24"/>
        </w:rPr>
        <w:fldChar w:fldCharType="separate"/>
      </w:r>
      <w:r w:rsidR="00772820" w:rsidRPr="00772820">
        <w:rPr>
          <w:noProof/>
          <w:sz w:val="24"/>
          <w:szCs w:val="24"/>
        </w:rPr>
        <w:t xml:space="preserve">Davis, F. D. (1985). </w:t>
      </w:r>
      <w:r w:rsidR="00772820" w:rsidRPr="00772820">
        <w:rPr>
          <w:i/>
          <w:iCs/>
          <w:noProof/>
          <w:sz w:val="24"/>
          <w:szCs w:val="24"/>
        </w:rPr>
        <w:t>A technology acceptance model for empirically testing new end-user information systems: Theory and results</w:t>
      </w:r>
      <w:r w:rsidR="00772820" w:rsidRPr="00772820">
        <w:rPr>
          <w:noProof/>
          <w:sz w:val="24"/>
          <w:szCs w:val="24"/>
        </w:rPr>
        <w:t>. Massachusetts Institute of Technology.</w:t>
      </w:r>
    </w:p>
    <w:p w14:paraId="5C272833" w14:textId="77777777" w:rsidR="00772820" w:rsidRPr="00772820" w:rsidRDefault="00772820" w:rsidP="00772820">
      <w:pPr>
        <w:adjustRightInd w:val="0"/>
        <w:ind w:left="480" w:hanging="480"/>
        <w:jc w:val="both"/>
        <w:rPr>
          <w:noProof/>
          <w:sz w:val="24"/>
          <w:szCs w:val="24"/>
        </w:rPr>
      </w:pPr>
    </w:p>
    <w:p w14:paraId="254F2E21" w14:textId="77777777" w:rsidR="00772820" w:rsidRDefault="00772820" w:rsidP="00772820">
      <w:pPr>
        <w:adjustRightInd w:val="0"/>
        <w:ind w:left="480" w:hanging="480"/>
        <w:jc w:val="both"/>
        <w:rPr>
          <w:noProof/>
          <w:sz w:val="24"/>
          <w:szCs w:val="24"/>
        </w:rPr>
      </w:pPr>
      <w:r w:rsidRPr="00772820">
        <w:rPr>
          <w:noProof/>
          <w:sz w:val="24"/>
          <w:szCs w:val="24"/>
        </w:rPr>
        <w:t xml:space="preserve">Dewi, E. F., Pringgabayu, D., &amp; de Keizer, H. (2023). Human Capital Management dan Technology Acceptance Model serta Pengaruhnya Terhadap Produktivitaskerja Karyawan pada Perusahaan Sektor Perkebunan. </w:t>
      </w:r>
      <w:r w:rsidRPr="00772820">
        <w:rPr>
          <w:i/>
          <w:iCs/>
          <w:noProof/>
          <w:sz w:val="24"/>
          <w:szCs w:val="24"/>
        </w:rPr>
        <w:t>Jurnal Ekonomi Bisnis Dan Manajemen (EKO-BISMA)</w:t>
      </w:r>
      <w:r w:rsidRPr="00772820">
        <w:rPr>
          <w:noProof/>
          <w:sz w:val="24"/>
          <w:szCs w:val="24"/>
        </w:rPr>
        <w:t xml:space="preserve">, </w:t>
      </w:r>
      <w:r w:rsidRPr="00772820">
        <w:rPr>
          <w:i/>
          <w:iCs/>
          <w:noProof/>
          <w:sz w:val="24"/>
          <w:szCs w:val="24"/>
        </w:rPr>
        <w:t>2</w:t>
      </w:r>
      <w:r w:rsidRPr="00772820">
        <w:rPr>
          <w:noProof/>
          <w:sz w:val="24"/>
          <w:szCs w:val="24"/>
        </w:rPr>
        <w:t>(1), 124–137.</w:t>
      </w:r>
    </w:p>
    <w:p w14:paraId="18646BDD" w14:textId="77777777" w:rsidR="00772820" w:rsidRPr="00772820" w:rsidRDefault="00772820" w:rsidP="00772820">
      <w:pPr>
        <w:adjustRightInd w:val="0"/>
        <w:ind w:left="480" w:hanging="480"/>
        <w:jc w:val="both"/>
        <w:rPr>
          <w:noProof/>
          <w:sz w:val="24"/>
          <w:szCs w:val="24"/>
        </w:rPr>
      </w:pPr>
    </w:p>
    <w:p w14:paraId="69A96B6C" w14:textId="77777777" w:rsidR="00772820" w:rsidRDefault="00772820" w:rsidP="00772820">
      <w:pPr>
        <w:adjustRightInd w:val="0"/>
        <w:ind w:left="480" w:hanging="480"/>
        <w:jc w:val="both"/>
        <w:rPr>
          <w:noProof/>
          <w:sz w:val="24"/>
          <w:szCs w:val="24"/>
        </w:rPr>
      </w:pPr>
      <w:r w:rsidRPr="00772820">
        <w:rPr>
          <w:noProof/>
          <w:sz w:val="24"/>
          <w:szCs w:val="24"/>
        </w:rPr>
        <w:t xml:space="preserve">Fitriyah, S. H. (2022). Penggunaan Metode Technology Acceptance Model dalam Analisis E-Procurement di Pemprov Jawa Barat. </w:t>
      </w:r>
      <w:r w:rsidRPr="00772820">
        <w:rPr>
          <w:i/>
          <w:iCs/>
          <w:noProof/>
          <w:sz w:val="24"/>
          <w:szCs w:val="24"/>
        </w:rPr>
        <w:t>Jurnal Riset Ilmu Ekonomi Dan Bisnis</w:t>
      </w:r>
      <w:r w:rsidRPr="00772820">
        <w:rPr>
          <w:noProof/>
          <w:sz w:val="24"/>
          <w:szCs w:val="24"/>
        </w:rPr>
        <w:t>, 147–156.</w:t>
      </w:r>
    </w:p>
    <w:p w14:paraId="6ACAEB0C" w14:textId="77777777" w:rsidR="00772820" w:rsidRPr="00772820" w:rsidRDefault="00772820" w:rsidP="00772820">
      <w:pPr>
        <w:adjustRightInd w:val="0"/>
        <w:ind w:left="480" w:hanging="480"/>
        <w:jc w:val="both"/>
        <w:rPr>
          <w:noProof/>
          <w:sz w:val="24"/>
          <w:szCs w:val="24"/>
        </w:rPr>
      </w:pPr>
    </w:p>
    <w:p w14:paraId="238AFA5C" w14:textId="77777777" w:rsidR="00772820" w:rsidRDefault="00772820" w:rsidP="00772820">
      <w:pPr>
        <w:adjustRightInd w:val="0"/>
        <w:ind w:left="480" w:hanging="480"/>
        <w:jc w:val="both"/>
        <w:rPr>
          <w:noProof/>
          <w:sz w:val="24"/>
          <w:szCs w:val="24"/>
        </w:rPr>
      </w:pPr>
      <w:r w:rsidRPr="00772820">
        <w:rPr>
          <w:noProof/>
          <w:sz w:val="24"/>
          <w:szCs w:val="24"/>
        </w:rPr>
        <w:t xml:space="preserve">Geasela, Y. M., Hartono, H., Sutanto, D., Julian, K., &amp; Setiawan, J. (2022). Analisis Sistem Informasi Web Penjualan pada PT. Teta Dengan Pendekatan Model TAM. </w:t>
      </w:r>
      <w:r w:rsidRPr="00772820">
        <w:rPr>
          <w:i/>
          <w:iCs/>
          <w:noProof/>
          <w:sz w:val="24"/>
          <w:szCs w:val="24"/>
        </w:rPr>
        <w:t>JBASE-Journal of Business and Audit Information Systems</w:t>
      </w:r>
      <w:r w:rsidRPr="00772820">
        <w:rPr>
          <w:noProof/>
          <w:sz w:val="24"/>
          <w:szCs w:val="24"/>
        </w:rPr>
        <w:t xml:space="preserve">, </w:t>
      </w:r>
      <w:r w:rsidRPr="00772820">
        <w:rPr>
          <w:i/>
          <w:iCs/>
          <w:noProof/>
          <w:sz w:val="24"/>
          <w:szCs w:val="24"/>
        </w:rPr>
        <w:t>5</w:t>
      </w:r>
      <w:r w:rsidRPr="00772820">
        <w:rPr>
          <w:noProof/>
          <w:sz w:val="24"/>
          <w:szCs w:val="24"/>
        </w:rPr>
        <w:t>(1).</w:t>
      </w:r>
    </w:p>
    <w:p w14:paraId="1D1B01D4" w14:textId="77777777" w:rsidR="00772820" w:rsidRPr="00772820" w:rsidRDefault="00772820" w:rsidP="00772820">
      <w:pPr>
        <w:adjustRightInd w:val="0"/>
        <w:ind w:left="480" w:hanging="480"/>
        <w:jc w:val="both"/>
        <w:rPr>
          <w:noProof/>
          <w:sz w:val="24"/>
          <w:szCs w:val="24"/>
        </w:rPr>
      </w:pPr>
    </w:p>
    <w:p w14:paraId="25B35305" w14:textId="77777777" w:rsidR="00772820" w:rsidRDefault="00772820" w:rsidP="00772820">
      <w:pPr>
        <w:adjustRightInd w:val="0"/>
        <w:ind w:left="480" w:hanging="480"/>
        <w:jc w:val="both"/>
        <w:rPr>
          <w:noProof/>
          <w:sz w:val="24"/>
          <w:szCs w:val="24"/>
        </w:rPr>
      </w:pPr>
      <w:r w:rsidRPr="00772820">
        <w:rPr>
          <w:noProof/>
          <w:sz w:val="24"/>
          <w:szCs w:val="24"/>
        </w:rPr>
        <w:t xml:space="preserve">Ghozali, I. (2018). </w:t>
      </w:r>
      <w:r w:rsidRPr="00772820">
        <w:rPr>
          <w:i/>
          <w:iCs/>
          <w:noProof/>
          <w:sz w:val="24"/>
          <w:szCs w:val="24"/>
        </w:rPr>
        <w:t>Aplikasi analisis multivariate dengan program IBM SPSS 25</w:t>
      </w:r>
      <w:r w:rsidRPr="00772820">
        <w:rPr>
          <w:noProof/>
          <w:sz w:val="24"/>
          <w:szCs w:val="24"/>
        </w:rPr>
        <w:t>.</w:t>
      </w:r>
    </w:p>
    <w:p w14:paraId="1CB4B833" w14:textId="77777777" w:rsidR="00772820" w:rsidRPr="00772820" w:rsidRDefault="00772820" w:rsidP="00772820">
      <w:pPr>
        <w:adjustRightInd w:val="0"/>
        <w:ind w:left="480" w:hanging="480"/>
        <w:jc w:val="both"/>
        <w:rPr>
          <w:noProof/>
          <w:sz w:val="24"/>
          <w:szCs w:val="24"/>
        </w:rPr>
      </w:pPr>
    </w:p>
    <w:p w14:paraId="6B84B81C" w14:textId="77777777" w:rsidR="00772820" w:rsidRDefault="00772820" w:rsidP="00772820">
      <w:pPr>
        <w:adjustRightInd w:val="0"/>
        <w:ind w:left="480" w:hanging="480"/>
        <w:jc w:val="both"/>
        <w:rPr>
          <w:noProof/>
          <w:sz w:val="24"/>
          <w:szCs w:val="24"/>
        </w:rPr>
      </w:pPr>
      <w:r w:rsidRPr="00772820">
        <w:rPr>
          <w:noProof/>
          <w:sz w:val="24"/>
          <w:szCs w:val="24"/>
        </w:rPr>
        <w:t xml:space="preserve">Laksmi, A. C., &amp; Mardhatila, A. (2023). The use of the SIMDA application in accounting department at regional hospital Siti Fatimah Palembang. </w:t>
      </w:r>
      <w:r w:rsidRPr="00772820">
        <w:rPr>
          <w:i/>
          <w:iCs/>
          <w:noProof/>
          <w:sz w:val="24"/>
          <w:szCs w:val="24"/>
        </w:rPr>
        <w:t>Proceeding of the International Conference on Accounting and Finance</w:t>
      </w:r>
      <w:r w:rsidRPr="00772820">
        <w:rPr>
          <w:noProof/>
          <w:sz w:val="24"/>
          <w:szCs w:val="24"/>
        </w:rPr>
        <w:t xml:space="preserve">, </w:t>
      </w:r>
      <w:r w:rsidRPr="00772820">
        <w:rPr>
          <w:i/>
          <w:iCs/>
          <w:noProof/>
          <w:sz w:val="24"/>
          <w:szCs w:val="24"/>
        </w:rPr>
        <w:t>1</w:t>
      </w:r>
      <w:r w:rsidRPr="00772820">
        <w:rPr>
          <w:noProof/>
          <w:sz w:val="24"/>
          <w:szCs w:val="24"/>
        </w:rPr>
        <w:t>, 129–134.</w:t>
      </w:r>
    </w:p>
    <w:p w14:paraId="34D5C12F" w14:textId="77777777" w:rsidR="00772820" w:rsidRPr="00772820" w:rsidRDefault="00772820" w:rsidP="00772820">
      <w:pPr>
        <w:adjustRightInd w:val="0"/>
        <w:ind w:left="480" w:hanging="480"/>
        <w:jc w:val="both"/>
        <w:rPr>
          <w:noProof/>
          <w:sz w:val="24"/>
          <w:szCs w:val="24"/>
        </w:rPr>
      </w:pPr>
    </w:p>
    <w:p w14:paraId="5D980D72" w14:textId="77777777" w:rsidR="00772820" w:rsidRPr="00772820" w:rsidRDefault="00772820" w:rsidP="00772820">
      <w:pPr>
        <w:adjustRightInd w:val="0"/>
        <w:ind w:left="480" w:hanging="480"/>
        <w:jc w:val="both"/>
        <w:rPr>
          <w:noProof/>
          <w:sz w:val="24"/>
          <w:szCs w:val="24"/>
        </w:rPr>
      </w:pPr>
      <w:r w:rsidRPr="00772820">
        <w:rPr>
          <w:noProof/>
          <w:sz w:val="24"/>
          <w:szCs w:val="24"/>
        </w:rPr>
        <w:t xml:space="preserve">Lattu, A., &amp; Jatmika, W. (2022). Analisis Kepuasan Pengguna Terhadap Penggunaan E-Learning Dengan Metode Tam Dan Eucs. </w:t>
      </w:r>
      <w:r w:rsidRPr="00772820">
        <w:rPr>
          <w:i/>
          <w:iCs/>
          <w:noProof/>
          <w:sz w:val="24"/>
          <w:szCs w:val="24"/>
        </w:rPr>
        <w:t>Jurnal Riset Sistem Informasi Dan Teknologi Informasi (JURSISTEKNI)</w:t>
      </w:r>
      <w:r w:rsidRPr="00772820">
        <w:rPr>
          <w:noProof/>
          <w:sz w:val="24"/>
          <w:szCs w:val="24"/>
        </w:rPr>
        <w:t xml:space="preserve">, </w:t>
      </w:r>
      <w:r w:rsidRPr="00772820">
        <w:rPr>
          <w:i/>
          <w:iCs/>
          <w:noProof/>
          <w:sz w:val="24"/>
          <w:szCs w:val="24"/>
        </w:rPr>
        <w:t>4</w:t>
      </w:r>
      <w:r w:rsidRPr="00772820">
        <w:rPr>
          <w:noProof/>
          <w:sz w:val="24"/>
          <w:szCs w:val="24"/>
        </w:rPr>
        <w:t>(1), 39–50.</w:t>
      </w:r>
    </w:p>
    <w:p w14:paraId="2D48B13F" w14:textId="77777777" w:rsidR="00772820" w:rsidRDefault="00772820" w:rsidP="00772820">
      <w:pPr>
        <w:adjustRightInd w:val="0"/>
        <w:ind w:left="480" w:hanging="480"/>
        <w:jc w:val="both"/>
        <w:rPr>
          <w:noProof/>
          <w:sz w:val="24"/>
          <w:szCs w:val="24"/>
        </w:rPr>
      </w:pPr>
      <w:r w:rsidRPr="00772820">
        <w:rPr>
          <w:noProof/>
          <w:sz w:val="24"/>
          <w:szCs w:val="24"/>
        </w:rPr>
        <w:lastRenderedPageBreak/>
        <w:t xml:space="preserve">Permadi, A., Irawati, T., &amp; Widada, B. (2023). Analisis Perilaku Pengguna Website Sistem Informasi Akademik Menggunakan Technology Acceptance Model (TAM). </w:t>
      </w:r>
      <w:r w:rsidRPr="00772820">
        <w:rPr>
          <w:i/>
          <w:iCs/>
          <w:noProof/>
          <w:sz w:val="24"/>
          <w:szCs w:val="24"/>
        </w:rPr>
        <w:t>Jurnal Teknologi Informasi Dan Komunikasi (TIKomSiN)</w:t>
      </w:r>
      <w:r w:rsidRPr="00772820">
        <w:rPr>
          <w:noProof/>
          <w:sz w:val="24"/>
          <w:szCs w:val="24"/>
        </w:rPr>
        <w:t xml:space="preserve">, </w:t>
      </w:r>
      <w:r w:rsidRPr="00772820">
        <w:rPr>
          <w:i/>
          <w:iCs/>
          <w:noProof/>
          <w:sz w:val="24"/>
          <w:szCs w:val="24"/>
        </w:rPr>
        <w:t>11</w:t>
      </w:r>
      <w:r w:rsidRPr="00772820">
        <w:rPr>
          <w:noProof/>
          <w:sz w:val="24"/>
          <w:szCs w:val="24"/>
        </w:rPr>
        <w:t>(1), 17–24.</w:t>
      </w:r>
    </w:p>
    <w:p w14:paraId="2B858E5E" w14:textId="77777777" w:rsidR="00772820" w:rsidRPr="00772820" w:rsidRDefault="00772820" w:rsidP="00772820">
      <w:pPr>
        <w:adjustRightInd w:val="0"/>
        <w:ind w:left="480" w:hanging="480"/>
        <w:jc w:val="both"/>
        <w:rPr>
          <w:noProof/>
          <w:sz w:val="24"/>
          <w:szCs w:val="24"/>
        </w:rPr>
      </w:pPr>
    </w:p>
    <w:p w14:paraId="58C487C4" w14:textId="77777777" w:rsidR="00772820" w:rsidRDefault="00772820" w:rsidP="00772820">
      <w:pPr>
        <w:adjustRightInd w:val="0"/>
        <w:ind w:left="480" w:hanging="480"/>
        <w:jc w:val="both"/>
        <w:rPr>
          <w:noProof/>
          <w:sz w:val="24"/>
          <w:szCs w:val="24"/>
        </w:rPr>
      </w:pPr>
      <w:r w:rsidRPr="00772820">
        <w:rPr>
          <w:noProof/>
          <w:sz w:val="24"/>
          <w:szCs w:val="24"/>
        </w:rPr>
        <w:t xml:space="preserve">Rahimi, B., Nadri, H., Lotfnezhad Afshar, H., &amp; Timpka, T. (2018). A Systematic Review of the Technology Acceptance Model in Health Informatics. </w:t>
      </w:r>
      <w:r w:rsidRPr="00772820">
        <w:rPr>
          <w:i/>
          <w:iCs/>
          <w:noProof/>
          <w:sz w:val="24"/>
          <w:szCs w:val="24"/>
        </w:rPr>
        <w:t>Applied Clinical Informatics</w:t>
      </w:r>
      <w:r w:rsidRPr="00772820">
        <w:rPr>
          <w:noProof/>
          <w:sz w:val="24"/>
          <w:szCs w:val="24"/>
        </w:rPr>
        <w:t xml:space="preserve">, </w:t>
      </w:r>
      <w:r w:rsidRPr="00772820">
        <w:rPr>
          <w:i/>
          <w:iCs/>
          <w:noProof/>
          <w:sz w:val="24"/>
          <w:szCs w:val="24"/>
        </w:rPr>
        <w:t>9</w:t>
      </w:r>
      <w:r w:rsidRPr="00772820">
        <w:rPr>
          <w:noProof/>
          <w:sz w:val="24"/>
          <w:szCs w:val="24"/>
        </w:rPr>
        <w:t>(3), 604–634. https://doi.org/10.1055/s-0038-1668091</w:t>
      </w:r>
    </w:p>
    <w:p w14:paraId="29D1FBF9" w14:textId="77777777" w:rsidR="00772820" w:rsidRPr="00772820" w:rsidRDefault="00772820" w:rsidP="00772820">
      <w:pPr>
        <w:adjustRightInd w:val="0"/>
        <w:ind w:left="480" w:hanging="480"/>
        <w:jc w:val="both"/>
        <w:rPr>
          <w:noProof/>
          <w:sz w:val="24"/>
          <w:szCs w:val="24"/>
        </w:rPr>
      </w:pPr>
    </w:p>
    <w:p w14:paraId="069947CB" w14:textId="77777777" w:rsidR="00772820" w:rsidRDefault="00772820" w:rsidP="00772820">
      <w:pPr>
        <w:adjustRightInd w:val="0"/>
        <w:ind w:left="480" w:hanging="480"/>
        <w:jc w:val="both"/>
        <w:rPr>
          <w:noProof/>
          <w:sz w:val="24"/>
          <w:szCs w:val="24"/>
        </w:rPr>
      </w:pPr>
      <w:r w:rsidRPr="00772820">
        <w:rPr>
          <w:noProof/>
          <w:sz w:val="24"/>
          <w:szCs w:val="24"/>
        </w:rPr>
        <w:t xml:space="preserve">Rahmawati, R. N., &amp; Narsa, I. M. (2019). Intention to use e-learning: aplikasi Technology Acceptance Model (TAM). </w:t>
      </w:r>
      <w:r w:rsidRPr="00772820">
        <w:rPr>
          <w:i/>
          <w:iCs/>
          <w:noProof/>
          <w:sz w:val="24"/>
          <w:szCs w:val="24"/>
        </w:rPr>
        <w:t>Owner: Riset Dan Jurnal Akuntansi</w:t>
      </w:r>
      <w:r w:rsidRPr="00772820">
        <w:rPr>
          <w:noProof/>
          <w:sz w:val="24"/>
          <w:szCs w:val="24"/>
        </w:rPr>
        <w:t xml:space="preserve">, </w:t>
      </w:r>
      <w:r w:rsidRPr="00772820">
        <w:rPr>
          <w:i/>
          <w:iCs/>
          <w:noProof/>
          <w:sz w:val="24"/>
          <w:szCs w:val="24"/>
        </w:rPr>
        <w:t>3</w:t>
      </w:r>
      <w:r w:rsidRPr="00772820">
        <w:rPr>
          <w:noProof/>
          <w:sz w:val="24"/>
          <w:szCs w:val="24"/>
        </w:rPr>
        <w:t>(2), 260–269.</w:t>
      </w:r>
    </w:p>
    <w:p w14:paraId="0E6A396A" w14:textId="77777777" w:rsidR="00772820" w:rsidRPr="00772820" w:rsidRDefault="00772820" w:rsidP="00772820">
      <w:pPr>
        <w:adjustRightInd w:val="0"/>
        <w:ind w:left="480" w:hanging="480"/>
        <w:jc w:val="both"/>
        <w:rPr>
          <w:noProof/>
          <w:sz w:val="24"/>
          <w:szCs w:val="24"/>
        </w:rPr>
      </w:pPr>
    </w:p>
    <w:p w14:paraId="4163E534" w14:textId="77777777" w:rsidR="00772820" w:rsidRDefault="00772820" w:rsidP="00772820">
      <w:pPr>
        <w:adjustRightInd w:val="0"/>
        <w:ind w:left="480" w:hanging="480"/>
        <w:jc w:val="both"/>
        <w:rPr>
          <w:noProof/>
          <w:sz w:val="24"/>
          <w:szCs w:val="24"/>
        </w:rPr>
      </w:pPr>
      <w:r w:rsidRPr="00772820">
        <w:rPr>
          <w:noProof/>
          <w:sz w:val="24"/>
          <w:szCs w:val="24"/>
        </w:rPr>
        <w:t xml:space="preserve">Sari, M. U., &amp; Murdani, M. H. (2023). Analisis Kesuksesan Implementasi E-Learning di Universitas Wijaya Putra menggunakan Technology Acceptance Model (TAM). </w:t>
      </w:r>
      <w:r w:rsidRPr="00772820">
        <w:rPr>
          <w:i/>
          <w:iCs/>
          <w:noProof/>
          <w:sz w:val="24"/>
          <w:szCs w:val="24"/>
        </w:rPr>
        <w:t>Jurnal Pendidikan Dan Teknologi Indonesia</w:t>
      </w:r>
      <w:r w:rsidRPr="00772820">
        <w:rPr>
          <w:noProof/>
          <w:sz w:val="24"/>
          <w:szCs w:val="24"/>
        </w:rPr>
        <w:t xml:space="preserve">, </w:t>
      </w:r>
      <w:r w:rsidRPr="00772820">
        <w:rPr>
          <w:i/>
          <w:iCs/>
          <w:noProof/>
          <w:sz w:val="24"/>
          <w:szCs w:val="24"/>
        </w:rPr>
        <w:t>3</w:t>
      </w:r>
      <w:r w:rsidRPr="00772820">
        <w:rPr>
          <w:noProof/>
          <w:sz w:val="24"/>
          <w:szCs w:val="24"/>
        </w:rPr>
        <w:t>(7), 289–296.</w:t>
      </w:r>
    </w:p>
    <w:p w14:paraId="7A64923A" w14:textId="77777777" w:rsidR="00772820" w:rsidRPr="00772820" w:rsidRDefault="00772820" w:rsidP="00772820">
      <w:pPr>
        <w:adjustRightInd w:val="0"/>
        <w:ind w:left="480" w:hanging="480"/>
        <w:jc w:val="both"/>
        <w:rPr>
          <w:noProof/>
          <w:sz w:val="24"/>
          <w:szCs w:val="24"/>
        </w:rPr>
      </w:pPr>
    </w:p>
    <w:p w14:paraId="305CC70C" w14:textId="77777777" w:rsidR="00772820" w:rsidRDefault="00772820" w:rsidP="00772820">
      <w:pPr>
        <w:adjustRightInd w:val="0"/>
        <w:ind w:left="480" w:hanging="480"/>
        <w:jc w:val="both"/>
        <w:rPr>
          <w:noProof/>
          <w:sz w:val="24"/>
          <w:szCs w:val="24"/>
        </w:rPr>
      </w:pPr>
      <w:r w:rsidRPr="00772820">
        <w:rPr>
          <w:noProof/>
          <w:sz w:val="24"/>
          <w:szCs w:val="24"/>
        </w:rPr>
        <w:t xml:space="preserve">Sugiyono, P. D. (2018). </w:t>
      </w:r>
      <w:r w:rsidRPr="00772820">
        <w:rPr>
          <w:i/>
          <w:iCs/>
          <w:noProof/>
          <w:sz w:val="24"/>
          <w:szCs w:val="24"/>
        </w:rPr>
        <w:t>Quantitative, qualitative, and R&amp;D research methods</w:t>
      </w:r>
      <w:r w:rsidRPr="00772820">
        <w:rPr>
          <w:noProof/>
          <w:sz w:val="24"/>
          <w:szCs w:val="24"/>
        </w:rPr>
        <w:t>. Alfabeta.</w:t>
      </w:r>
    </w:p>
    <w:p w14:paraId="06777962" w14:textId="77777777" w:rsidR="00772820" w:rsidRPr="00772820" w:rsidRDefault="00772820" w:rsidP="00772820">
      <w:pPr>
        <w:adjustRightInd w:val="0"/>
        <w:ind w:left="480" w:hanging="480"/>
        <w:jc w:val="both"/>
        <w:rPr>
          <w:noProof/>
          <w:sz w:val="24"/>
          <w:szCs w:val="24"/>
        </w:rPr>
      </w:pPr>
    </w:p>
    <w:p w14:paraId="724CD1F3" w14:textId="77777777" w:rsidR="00772820" w:rsidRDefault="00772820" w:rsidP="00772820">
      <w:pPr>
        <w:adjustRightInd w:val="0"/>
        <w:ind w:left="480" w:hanging="480"/>
        <w:jc w:val="both"/>
        <w:rPr>
          <w:noProof/>
          <w:sz w:val="24"/>
          <w:szCs w:val="24"/>
        </w:rPr>
      </w:pPr>
      <w:r w:rsidRPr="00772820">
        <w:rPr>
          <w:noProof/>
          <w:sz w:val="24"/>
          <w:szCs w:val="24"/>
        </w:rPr>
        <w:t>Telkom Akses</w:t>
      </w:r>
      <w:r w:rsidRPr="00772820">
        <w:rPr>
          <w:i/>
          <w:iCs/>
          <w:noProof/>
          <w:sz w:val="24"/>
          <w:szCs w:val="24"/>
        </w:rPr>
        <w:t>. telkomakses.co.id</w:t>
      </w:r>
      <w:r w:rsidRPr="00772820">
        <w:rPr>
          <w:noProof/>
          <w:sz w:val="24"/>
          <w:szCs w:val="24"/>
        </w:rPr>
        <w:t>. (2023). telkomakses.co.id</w:t>
      </w:r>
    </w:p>
    <w:p w14:paraId="72862C96" w14:textId="77777777" w:rsidR="00772820" w:rsidRPr="00772820" w:rsidRDefault="00772820" w:rsidP="00772820">
      <w:pPr>
        <w:adjustRightInd w:val="0"/>
        <w:ind w:left="480" w:hanging="480"/>
        <w:jc w:val="both"/>
        <w:rPr>
          <w:noProof/>
          <w:sz w:val="24"/>
          <w:szCs w:val="24"/>
        </w:rPr>
      </w:pPr>
    </w:p>
    <w:p w14:paraId="081F5922" w14:textId="77777777" w:rsidR="00772820" w:rsidRDefault="00772820" w:rsidP="00772820">
      <w:pPr>
        <w:adjustRightInd w:val="0"/>
        <w:ind w:left="480" w:hanging="480"/>
        <w:jc w:val="both"/>
        <w:rPr>
          <w:noProof/>
          <w:sz w:val="24"/>
          <w:szCs w:val="24"/>
        </w:rPr>
      </w:pPr>
      <w:r w:rsidRPr="00772820">
        <w:rPr>
          <w:noProof/>
          <w:sz w:val="24"/>
          <w:szCs w:val="24"/>
        </w:rPr>
        <w:t xml:space="preserve">Wahyuni, D. S., &amp; Julia, A. (2022). Analisis Tingkat Penerimaan e-Procurement di Pemerintahan Provinsi Jawa Barat Menggunakan Technology Acceptance Model. </w:t>
      </w:r>
      <w:r w:rsidRPr="00772820">
        <w:rPr>
          <w:i/>
          <w:iCs/>
          <w:noProof/>
          <w:sz w:val="24"/>
          <w:szCs w:val="24"/>
        </w:rPr>
        <w:t>Bandung Conference Series: Economics Studies</w:t>
      </w:r>
      <w:r w:rsidRPr="00772820">
        <w:rPr>
          <w:noProof/>
          <w:sz w:val="24"/>
          <w:szCs w:val="24"/>
        </w:rPr>
        <w:t xml:space="preserve">, </w:t>
      </w:r>
      <w:r w:rsidRPr="00772820">
        <w:rPr>
          <w:i/>
          <w:iCs/>
          <w:noProof/>
          <w:sz w:val="24"/>
          <w:szCs w:val="24"/>
        </w:rPr>
        <w:t>2</w:t>
      </w:r>
      <w:r w:rsidRPr="00772820">
        <w:rPr>
          <w:noProof/>
          <w:sz w:val="24"/>
          <w:szCs w:val="24"/>
        </w:rPr>
        <w:t>(2), 498–507.</w:t>
      </w:r>
    </w:p>
    <w:p w14:paraId="152DD98D" w14:textId="77777777" w:rsidR="00772820" w:rsidRPr="00772820" w:rsidRDefault="00772820" w:rsidP="00772820">
      <w:pPr>
        <w:adjustRightInd w:val="0"/>
        <w:ind w:left="480" w:hanging="480"/>
        <w:jc w:val="both"/>
        <w:rPr>
          <w:noProof/>
          <w:sz w:val="24"/>
          <w:szCs w:val="24"/>
        </w:rPr>
      </w:pPr>
    </w:p>
    <w:p w14:paraId="35AB1896" w14:textId="77777777" w:rsidR="00772820" w:rsidRPr="00772820" w:rsidRDefault="00772820" w:rsidP="00772820">
      <w:pPr>
        <w:adjustRightInd w:val="0"/>
        <w:ind w:left="480" w:hanging="480"/>
        <w:jc w:val="both"/>
        <w:rPr>
          <w:noProof/>
          <w:sz w:val="24"/>
        </w:rPr>
      </w:pPr>
      <w:r w:rsidRPr="00772820">
        <w:rPr>
          <w:noProof/>
          <w:sz w:val="24"/>
          <w:szCs w:val="24"/>
        </w:rPr>
        <w:t xml:space="preserve">Windana, G. I., Fitriasih, S. H., &amp; Irawati, T. (2022). Analisis Regresi Loyalitas Pengguna E-Commerce Bukalapak Dengan Variabel Technology Acceptance Model. </w:t>
      </w:r>
      <w:r w:rsidRPr="00772820">
        <w:rPr>
          <w:i/>
          <w:iCs/>
          <w:noProof/>
          <w:sz w:val="24"/>
          <w:szCs w:val="24"/>
        </w:rPr>
        <w:t>Jurnal Teknologi Informasi Dan Komunikasi (TIKomSiN)</w:t>
      </w:r>
      <w:r w:rsidRPr="00772820">
        <w:rPr>
          <w:noProof/>
          <w:sz w:val="24"/>
          <w:szCs w:val="24"/>
        </w:rPr>
        <w:t xml:space="preserve">, </w:t>
      </w:r>
      <w:r w:rsidRPr="00772820">
        <w:rPr>
          <w:i/>
          <w:iCs/>
          <w:noProof/>
          <w:sz w:val="24"/>
          <w:szCs w:val="24"/>
        </w:rPr>
        <w:t>10</w:t>
      </w:r>
      <w:r w:rsidRPr="00772820">
        <w:rPr>
          <w:noProof/>
          <w:sz w:val="24"/>
          <w:szCs w:val="24"/>
        </w:rPr>
        <w:t>(1), 34–43.</w:t>
      </w:r>
    </w:p>
    <w:p w14:paraId="658705BA" w14:textId="118EF3C5" w:rsidR="0062158A" w:rsidRPr="009D64A7" w:rsidRDefault="00E74A00" w:rsidP="00772820">
      <w:pPr>
        <w:jc w:val="both"/>
        <w:rPr>
          <w:sz w:val="24"/>
          <w:szCs w:val="24"/>
        </w:rPr>
      </w:pPr>
      <w:r w:rsidRPr="009D64A7">
        <w:rPr>
          <w:sz w:val="24"/>
          <w:szCs w:val="24"/>
        </w:rPr>
        <w:fldChar w:fldCharType="end"/>
      </w:r>
    </w:p>
    <w:sectPr w:rsidR="0062158A" w:rsidRPr="009D64A7">
      <w:headerReference w:type="default" r:id="rId21"/>
      <w:footerReference w:type="default" r:id="rId22"/>
      <w:pgSz w:w="11910" w:h="16850"/>
      <w:pgMar w:top="1520" w:right="1100" w:bottom="1260" w:left="1100" w:header="719" w:footer="107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3E5BA" w14:textId="77777777" w:rsidR="00953AB3" w:rsidRDefault="00953AB3">
      <w:r>
        <w:separator/>
      </w:r>
    </w:p>
  </w:endnote>
  <w:endnote w:type="continuationSeparator" w:id="0">
    <w:p w14:paraId="75F0D56F" w14:textId="77777777" w:rsidR="00953AB3" w:rsidRDefault="00953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BD71F" w14:textId="1C8ADBBE" w:rsidR="00EA46DC" w:rsidRDefault="00EA46DC">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8BC36" w14:textId="281D02E4" w:rsidR="00EA46DC" w:rsidRPr="0055626A" w:rsidRDefault="00EA46DC" w:rsidP="00556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E1D50" w14:textId="77777777" w:rsidR="00953AB3" w:rsidRDefault="00953AB3">
      <w:r>
        <w:separator/>
      </w:r>
    </w:p>
  </w:footnote>
  <w:footnote w:type="continuationSeparator" w:id="0">
    <w:p w14:paraId="6B4CE3FD" w14:textId="77777777" w:rsidR="00953AB3" w:rsidRDefault="00953A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67325" w14:textId="03B430E6" w:rsidR="00EA46DC" w:rsidRDefault="00EA46DC">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355BA"/>
    <w:multiLevelType w:val="hybridMultilevel"/>
    <w:tmpl w:val="2D429E52"/>
    <w:lvl w:ilvl="0" w:tplc="1FCC357E">
      <w:start w:val="1"/>
      <w:numFmt w:val="lowerLetter"/>
      <w:lvlText w:val="%1."/>
      <w:lvlJc w:val="left"/>
      <w:pPr>
        <w:ind w:left="746" w:hanging="428"/>
      </w:pPr>
      <w:rPr>
        <w:rFonts w:ascii="Times New Roman" w:eastAsia="Times New Roman" w:hAnsi="Times New Roman" w:cs="Times New Roman" w:hint="default"/>
        <w:w w:val="90"/>
        <w:sz w:val="24"/>
        <w:szCs w:val="24"/>
        <w:lang w:val="en-US" w:eastAsia="en-US" w:bidi="ar-SA"/>
      </w:rPr>
    </w:lvl>
    <w:lvl w:ilvl="1" w:tplc="72861A5E">
      <w:numFmt w:val="bullet"/>
      <w:lvlText w:val="•"/>
      <w:lvlJc w:val="left"/>
      <w:pPr>
        <w:ind w:left="1636" w:hanging="428"/>
      </w:pPr>
      <w:rPr>
        <w:rFonts w:hint="default"/>
        <w:lang w:val="en-US" w:eastAsia="en-US" w:bidi="ar-SA"/>
      </w:rPr>
    </w:lvl>
    <w:lvl w:ilvl="2" w:tplc="DBC80720">
      <w:numFmt w:val="bullet"/>
      <w:lvlText w:val="•"/>
      <w:lvlJc w:val="left"/>
      <w:pPr>
        <w:ind w:left="2533" w:hanging="428"/>
      </w:pPr>
      <w:rPr>
        <w:rFonts w:hint="default"/>
        <w:lang w:val="en-US" w:eastAsia="en-US" w:bidi="ar-SA"/>
      </w:rPr>
    </w:lvl>
    <w:lvl w:ilvl="3" w:tplc="D59C4680">
      <w:numFmt w:val="bullet"/>
      <w:lvlText w:val="•"/>
      <w:lvlJc w:val="left"/>
      <w:pPr>
        <w:ind w:left="3429" w:hanging="428"/>
      </w:pPr>
      <w:rPr>
        <w:rFonts w:hint="default"/>
        <w:lang w:val="en-US" w:eastAsia="en-US" w:bidi="ar-SA"/>
      </w:rPr>
    </w:lvl>
    <w:lvl w:ilvl="4" w:tplc="21BC8DB0">
      <w:numFmt w:val="bullet"/>
      <w:lvlText w:val="•"/>
      <w:lvlJc w:val="left"/>
      <w:pPr>
        <w:ind w:left="4326" w:hanging="428"/>
      </w:pPr>
      <w:rPr>
        <w:rFonts w:hint="default"/>
        <w:lang w:val="en-US" w:eastAsia="en-US" w:bidi="ar-SA"/>
      </w:rPr>
    </w:lvl>
    <w:lvl w:ilvl="5" w:tplc="3F6C7D12">
      <w:numFmt w:val="bullet"/>
      <w:lvlText w:val="•"/>
      <w:lvlJc w:val="left"/>
      <w:pPr>
        <w:ind w:left="5223" w:hanging="428"/>
      </w:pPr>
      <w:rPr>
        <w:rFonts w:hint="default"/>
        <w:lang w:val="en-US" w:eastAsia="en-US" w:bidi="ar-SA"/>
      </w:rPr>
    </w:lvl>
    <w:lvl w:ilvl="6" w:tplc="B04CCDFE">
      <w:numFmt w:val="bullet"/>
      <w:lvlText w:val="•"/>
      <w:lvlJc w:val="left"/>
      <w:pPr>
        <w:ind w:left="6119" w:hanging="428"/>
      </w:pPr>
      <w:rPr>
        <w:rFonts w:hint="default"/>
        <w:lang w:val="en-US" w:eastAsia="en-US" w:bidi="ar-SA"/>
      </w:rPr>
    </w:lvl>
    <w:lvl w:ilvl="7" w:tplc="05C4893A">
      <w:numFmt w:val="bullet"/>
      <w:lvlText w:val="•"/>
      <w:lvlJc w:val="left"/>
      <w:pPr>
        <w:ind w:left="7016" w:hanging="428"/>
      </w:pPr>
      <w:rPr>
        <w:rFonts w:hint="default"/>
        <w:lang w:val="en-US" w:eastAsia="en-US" w:bidi="ar-SA"/>
      </w:rPr>
    </w:lvl>
    <w:lvl w:ilvl="8" w:tplc="14764AEE">
      <w:numFmt w:val="bullet"/>
      <w:lvlText w:val="•"/>
      <w:lvlJc w:val="left"/>
      <w:pPr>
        <w:ind w:left="7913" w:hanging="428"/>
      </w:pPr>
      <w:rPr>
        <w:rFonts w:hint="default"/>
        <w:lang w:val="en-US" w:eastAsia="en-US" w:bidi="ar-SA"/>
      </w:rPr>
    </w:lvl>
  </w:abstractNum>
  <w:abstractNum w:abstractNumId="1" w15:restartNumberingAfterBreak="0">
    <w:nsid w:val="08822674"/>
    <w:multiLevelType w:val="hybridMultilevel"/>
    <w:tmpl w:val="E1FC372A"/>
    <w:lvl w:ilvl="0" w:tplc="CA3AC4EC">
      <w:start w:val="1"/>
      <w:numFmt w:val="decimal"/>
      <w:lvlText w:val="%1."/>
      <w:lvlJc w:val="left"/>
      <w:pPr>
        <w:ind w:left="602" w:hanging="284"/>
      </w:pPr>
      <w:rPr>
        <w:rFonts w:ascii="Times New Roman" w:eastAsia="Times New Roman" w:hAnsi="Times New Roman" w:cs="Times New Roman" w:hint="default"/>
        <w:w w:val="91"/>
        <w:sz w:val="24"/>
        <w:szCs w:val="24"/>
        <w:lang w:val="en-US" w:eastAsia="en-US" w:bidi="ar-SA"/>
      </w:rPr>
    </w:lvl>
    <w:lvl w:ilvl="1" w:tplc="2E26D156">
      <w:start w:val="1"/>
      <w:numFmt w:val="lowerLetter"/>
      <w:lvlText w:val="%2."/>
      <w:lvlJc w:val="left"/>
      <w:pPr>
        <w:ind w:left="1038" w:hanging="360"/>
      </w:pPr>
      <w:rPr>
        <w:rFonts w:ascii="Times New Roman" w:eastAsia="Times New Roman" w:hAnsi="Times New Roman" w:cs="Times New Roman" w:hint="default"/>
        <w:spacing w:val="-1"/>
        <w:w w:val="100"/>
        <w:sz w:val="24"/>
        <w:szCs w:val="24"/>
        <w:lang w:val="en-US" w:eastAsia="en-US" w:bidi="ar-SA"/>
      </w:rPr>
    </w:lvl>
    <w:lvl w:ilvl="2" w:tplc="58866262">
      <w:numFmt w:val="bullet"/>
      <w:lvlText w:val="•"/>
      <w:lvlJc w:val="left"/>
      <w:pPr>
        <w:ind w:left="1040" w:hanging="360"/>
      </w:pPr>
      <w:rPr>
        <w:rFonts w:hint="default"/>
        <w:lang w:val="en-US" w:eastAsia="en-US" w:bidi="ar-SA"/>
      </w:rPr>
    </w:lvl>
    <w:lvl w:ilvl="3" w:tplc="D87823AA">
      <w:numFmt w:val="bullet"/>
      <w:lvlText w:val="•"/>
      <w:lvlJc w:val="left"/>
      <w:pPr>
        <w:ind w:left="2123" w:hanging="360"/>
      </w:pPr>
      <w:rPr>
        <w:rFonts w:hint="default"/>
        <w:lang w:val="en-US" w:eastAsia="en-US" w:bidi="ar-SA"/>
      </w:rPr>
    </w:lvl>
    <w:lvl w:ilvl="4" w:tplc="A8DA4A4C">
      <w:numFmt w:val="bullet"/>
      <w:lvlText w:val="•"/>
      <w:lvlJc w:val="left"/>
      <w:pPr>
        <w:ind w:left="3206" w:hanging="360"/>
      </w:pPr>
      <w:rPr>
        <w:rFonts w:hint="default"/>
        <w:lang w:val="en-US" w:eastAsia="en-US" w:bidi="ar-SA"/>
      </w:rPr>
    </w:lvl>
    <w:lvl w:ilvl="5" w:tplc="9E1ACEBE">
      <w:numFmt w:val="bullet"/>
      <w:lvlText w:val="•"/>
      <w:lvlJc w:val="left"/>
      <w:pPr>
        <w:ind w:left="4289" w:hanging="360"/>
      </w:pPr>
      <w:rPr>
        <w:rFonts w:hint="default"/>
        <w:lang w:val="en-US" w:eastAsia="en-US" w:bidi="ar-SA"/>
      </w:rPr>
    </w:lvl>
    <w:lvl w:ilvl="6" w:tplc="E874622C">
      <w:numFmt w:val="bullet"/>
      <w:lvlText w:val="•"/>
      <w:lvlJc w:val="left"/>
      <w:pPr>
        <w:ind w:left="5373" w:hanging="360"/>
      </w:pPr>
      <w:rPr>
        <w:rFonts w:hint="default"/>
        <w:lang w:val="en-US" w:eastAsia="en-US" w:bidi="ar-SA"/>
      </w:rPr>
    </w:lvl>
    <w:lvl w:ilvl="7" w:tplc="85AA2AAA">
      <w:numFmt w:val="bullet"/>
      <w:lvlText w:val="•"/>
      <w:lvlJc w:val="left"/>
      <w:pPr>
        <w:ind w:left="6456" w:hanging="360"/>
      </w:pPr>
      <w:rPr>
        <w:rFonts w:hint="default"/>
        <w:lang w:val="en-US" w:eastAsia="en-US" w:bidi="ar-SA"/>
      </w:rPr>
    </w:lvl>
    <w:lvl w:ilvl="8" w:tplc="1C5EC37A">
      <w:numFmt w:val="bullet"/>
      <w:lvlText w:val="•"/>
      <w:lvlJc w:val="left"/>
      <w:pPr>
        <w:ind w:left="7539" w:hanging="360"/>
      </w:pPr>
      <w:rPr>
        <w:rFonts w:hint="default"/>
        <w:lang w:val="en-US" w:eastAsia="en-US" w:bidi="ar-SA"/>
      </w:rPr>
    </w:lvl>
  </w:abstractNum>
  <w:abstractNum w:abstractNumId="2" w15:restartNumberingAfterBreak="0">
    <w:nsid w:val="10B40F99"/>
    <w:multiLevelType w:val="hybridMultilevel"/>
    <w:tmpl w:val="23DC236C"/>
    <w:lvl w:ilvl="0" w:tplc="5DC47A68">
      <w:start w:val="1"/>
      <w:numFmt w:val="decimal"/>
      <w:lvlText w:val="%1."/>
      <w:lvlJc w:val="left"/>
      <w:pPr>
        <w:ind w:left="602" w:hanging="284"/>
      </w:pPr>
      <w:rPr>
        <w:rFonts w:ascii="Times New Roman" w:eastAsia="Times New Roman" w:hAnsi="Times New Roman" w:cs="Times New Roman" w:hint="default"/>
        <w:w w:val="91"/>
        <w:sz w:val="24"/>
        <w:szCs w:val="24"/>
        <w:lang w:val="en-US" w:eastAsia="en-US" w:bidi="ar-SA"/>
      </w:rPr>
    </w:lvl>
    <w:lvl w:ilvl="1" w:tplc="75B6355E">
      <w:numFmt w:val="bullet"/>
      <w:lvlText w:val="•"/>
      <w:lvlJc w:val="left"/>
      <w:pPr>
        <w:ind w:left="1510" w:hanging="284"/>
      </w:pPr>
      <w:rPr>
        <w:rFonts w:hint="default"/>
        <w:lang w:val="en-US" w:eastAsia="en-US" w:bidi="ar-SA"/>
      </w:rPr>
    </w:lvl>
    <w:lvl w:ilvl="2" w:tplc="CD54C77E">
      <w:numFmt w:val="bullet"/>
      <w:lvlText w:val="•"/>
      <w:lvlJc w:val="left"/>
      <w:pPr>
        <w:ind w:left="2421" w:hanging="284"/>
      </w:pPr>
      <w:rPr>
        <w:rFonts w:hint="default"/>
        <w:lang w:val="en-US" w:eastAsia="en-US" w:bidi="ar-SA"/>
      </w:rPr>
    </w:lvl>
    <w:lvl w:ilvl="3" w:tplc="ABF43434">
      <w:numFmt w:val="bullet"/>
      <w:lvlText w:val="•"/>
      <w:lvlJc w:val="left"/>
      <w:pPr>
        <w:ind w:left="3331" w:hanging="284"/>
      </w:pPr>
      <w:rPr>
        <w:rFonts w:hint="default"/>
        <w:lang w:val="en-US" w:eastAsia="en-US" w:bidi="ar-SA"/>
      </w:rPr>
    </w:lvl>
    <w:lvl w:ilvl="4" w:tplc="0C52F372">
      <w:numFmt w:val="bullet"/>
      <w:lvlText w:val="•"/>
      <w:lvlJc w:val="left"/>
      <w:pPr>
        <w:ind w:left="4242" w:hanging="284"/>
      </w:pPr>
      <w:rPr>
        <w:rFonts w:hint="default"/>
        <w:lang w:val="en-US" w:eastAsia="en-US" w:bidi="ar-SA"/>
      </w:rPr>
    </w:lvl>
    <w:lvl w:ilvl="5" w:tplc="1C6A4EF4">
      <w:numFmt w:val="bullet"/>
      <w:lvlText w:val="•"/>
      <w:lvlJc w:val="left"/>
      <w:pPr>
        <w:ind w:left="5153" w:hanging="284"/>
      </w:pPr>
      <w:rPr>
        <w:rFonts w:hint="default"/>
        <w:lang w:val="en-US" w:eastAsia="en-US" w:bidi="ar-SA"/>
      </w:rPr>
    </w:lvl>
    <w:lvl w:ilvl="6" w:tplc="66925D76">
      <w:numFmt w:val="bullet"/>
      <w:lvlText w:val="•"/>
      <w:lvlJc w:val="left"/>
      <w:pPr>
        <w:ind w:left="6063" w:hanging="284"/>
      </w:pPr>
      <w:rPr>
        <w:rFonts w:hint="default"/>
        <w:lang w:val="en-US" w:eastAsia="en-US" w:bidi="ar-SA"/>
      </w:rPr>
    </w:lvl>
    <w:lvl w:ilvl="7" w:tplc="12DCD62A">
      <w:numFmt w:val="bullet"/>
      <w:lvlText w:val="•"/>
      <w:lvlJc w:val="left"/>
      <w:pPr>
        <w:ind w:left="6974" w:hanging="284"/>
      </w:pPr>
      <w:rPr>
        <w:rFonts w:hint="default"/>
        <w:lang w:val="en-US" w:eastAsia="en-US" w:bidi="ar-SA"/>
      </w:rPr>
    </w:lvl>
    <w:lvl w:ilvl="8" w:tplc="C9ECEDAA">
      <w:numFmt w:val="bullet"/>
      <w:lvlText w:val="•"/>
      <w:lvlJc w:val="left"/>
      <w:pPr>
        <w:ind w:left="7885" w:hanging="284"/>
      </w:pPr>
      <w:rPr>
        <w:rFonts w:hint="default"/>
        <w:lang w:val="en-US" w:eastAsia="en-US" w:bidi="ar-SA"/>
      </w:rPr>
    </w:lvl>
  </w:abstractNum>
  <w:abstractNum w:abstractNumId="3" w15:restartNumberingAfterBreak="0">
    <w:nsid w:val="15307AAD"/>
    <w:multiLevelType w:val="hybridMultilevel"/>
    <w:tmpl w:val="360A8B2E"/>
    <w:lvl w:ilvl="0" w:tplc="E0A233B6">
      <w:start w:val="1"/>
      <w:numFmt w:val="lowerLetter"/>
      <w:lvlText w:val="%1."/>
      <w:lvlJc w:val="left"/>
      <w:pPr>
        <w:ind w:left="657" w:hanging="197"/>
      </w:pPr>
      <w:rPr>
        <w:rFonts w:ascii="Times New Roman" w:eastAsia="Times New Roman" w:hAnsi="Times New Roman" w:cs="Times New Roman" w:hint="default"/>
        <w:w w:val="90"/>
        <w:sz w:val="24"/>
        <w:szCs w:val="24"/>
        <w:lang w:val="en-US" w:eastAsia="en-US" w:bidi="ar-SA"/>
      </w:rPr>
    </w:lvl>
    <w:lvl w:ilvl="1" w:tplc="34365E72">
      <w:numFmt w:val="bullet"/>
      <w:lvlText w:val="•"/>
      <w:lvlJc w:val="left"/>
      <w:pPr>
        <w:ind w:left="1564" w:hanging="197"/>
      </w:pPr>
      <w:rPr>
        <w:rFonts w:hint="default"/>
        <w:lang w:val="en-US" w:eastAsia="en-US" w:bidi="ar-SA"/>
      </w:rPr>
    </w:lvl>
    <w:lvl w:ilvl="2" w:tplc="A29CE876">
      <w:numFmt w:val="bullet"/>
      <w:lvlText w:val="•"/>
      <w:lvlJc w:val="left"/>
      <w:pPr>
        <w:ind w:left="2469" w:hanging="197"/>
      </w:pPr>
      <w:rPr>
        <w:rFonts w:hint="default"/>
        <w:lang w:val="en-US" w:eastAsia="en-US" w:bidi="ar-SA"/>
      </w:rPr>
    </w:lvl>
    <w:lvl w:ilvl="3" w:tplc="8E12E2C4">
      <w:numFmt w:val="bullet"/>
      <w:lvlText w:val="•"/>
      <w:lvlJc w:val="left"/>
      <w:pPr>
        <w:ind w:left="3373" w:hanging="197"/>
      </w:pPr>
      <w:rPr>
        <w:rFonts w:hint="default"/>
        <w:lang w:val="en-US" w:eastAsia="en-US" w:bidi="ar-SA"/>
      </w:rPr>
    </w:lvl>
    <w:lvl w:ilvl="4" w:tplc="0C825326">
      <w:numFmt w:val="bullet"/>
      <w:lvlText w:val="•"/>
      <w:lvlJc w:val="left"/>
      <w:pPr>
        <w:ind w:left="4278" w:hanging="197"/>
      </w:pPr>
      <w:rPr>
        <w:rFonts w:hint="default"/>
        <w:lang w:val="en-US" w:eastAsia="en-US" w:bidi="ar-SA"/>
      </w:rPr>
    </w:lvl>
    <w:lvl w:ilvl="5" w:tplc="721AB844">
      <w:numFmt w:val="bullet"/>
      <w:lvlText w:val="•"/>
      <w:lvlJc w:val="left"/>
      <w:pPr>
        <w:ind w:left="5183" w:hanging="197"/>
      </w:pPr>
      <w:rPr>
        <w:rFonts w:hint="default"/>
        <w:lang w:val="en-US" w:eastAsia="en-US" w:bidi="ar-SA"/>
      </w:rPr>
    </w:lvl>
    <w:lvl w:ilvl="6" w:tplc="BC2EAA62">
      <w:numFmt w:val="bullet"/>
      <w:lvlText w:val="•"/>
      <w:lvlJc w:val="left"/>
      <w:pPr>
        <w:ind w:left="6087" w:hanging="197"/>
      </w:pPr>
      <w:rPr>
        <w:rFonts w:hint="default"/>
        <w:lang w:val="en-US" w:eastAsia="en-US" w:bidi="ar-SA"/>
      </w:rPr>
    </w:lvl>
    <w:lvl w:ilvl="7" w:tplc="0360CFF8">
      <w:numFmt w:val="bullet"/>
      <w:lvlText w:val="•"/>
      <w:lvlJc w:val="left"/>
      <w:pPr>
        <w:ind w:left="6992" w:hanging="197"/>
      </w:pPr>
      <w:rPr>
        <w:rFonts w:hint="default"/>
        <w:lang w:val="en-US" w:eastAsia="en-US" w:bidi="ar-SA"/>
      </w:rPr>
    </w:lvl>
    <w:lvl w:ilvl="8" w:tplc="14C64C2A">
      <w:numFmt w:val="bullet"/>
      <w:lvlText w:val="•"/>
      <w:lvlJc w:val="left"/>
      <w:pPr>
        <w:ind w:left="7897" w:hanging="197"/>
      </w:pPr>
      <w:rPr>
        <w:rFonts w:hint="default"/>
        <w:lang w:val="en-US" w:eastAsia="en-US" w:bidi="ar-SA"/>
      </w:rPr>
    </w:lvl>
  </w:abstractNum>
  <w:abstractNum w:abstractNumId="4" w15:restartNumberingAfterBreak="0">
    <w:nsid w:val="1BD03763"/>
    <w:multiLevelType w:val="hybridMultilevel"/>
    <w:tmpl w:val="371C9E3A"/>
    <w:lvl w:ilvl="0" w:tplc="8A7063D6">
      <w:start w:val="1"/>
      <w:numFmt w:val="lowerLetter"/>
      <w:lvlText w:val="%1."/>
      <w:lvlJc w:val="left"/>
      <w:pPr>
        <w:ind w:left="602" w:hanging="284"/>
      </w:pPr>
      <w:rPr>
        <w:rFonts w:ascii="Times New Roman" w:eastAsia="Times New Roman" w:hAnsi="Times New Roman" w:cs="Times New Roman" w:hint="default"/>
        <w:spacing w:val="0"/>
        <w:w w:val="87"/>
        <w:sz w:val="24"/>
        <w:szCs w:val="24"/>
        <w:lang w:val="en-US" w:eastAsia="en-US" w:bidi="ar-SA"/>
      </w:rPr>
    </w:lvl>
    <w:lvl w:ilvl="1" w:tplc="633A2EEC">
      <w:numFmt w:val="bullet"/>
      <w:lvlText w:val="•"/>
      <w:lvlJc w:val="left"/>
      <w:pPr>
        <w:ind w:left="1510" w:hanging="284"/>
      </w:pPr>
      <w:rPr>
        <w:rFonts w:hint="default"/>
        <w:lang w:val="en-US" w:eastAsia="en-US" w:bidi="ar-SA"/>
      </w:rPr>
    </w:lvl>
    <w:lvl w:ilvl="2" w:tplc="5A085D0C">
      <w:numFmt w:val="bullet"/>
      <w:lvlText w:val="•"/>
      <w:lvlJc w:val="left"/>
      <w:pPr>
        <w:ind w:left="2421" w:hanging="284"/>
      </w:pPr>
      <w:rPr>
        <w:rFonts w:hint="default"/>
        <w:lang w:val="en-US" w:eastAsia="en-US" w:bidi="ar-SA"/>
      </w:rPr>
    </w:lvl>
    <w:lvl w:ilvl="3" w:tplc="2C6CA206">
      <w:numFmt w:val="bullet"/>
      <w:lvlText w:val="•"/>
      <w:lvlJc w:val="left"/>
      <w:pPr>
        <w:ind w:left="3331" w:hanging="284"/>
      </w:pPr>
      <w:rPr>
        <w:rFonts w:hint="default"/>
        <w:lang w:val="en-US" w:eastAsia="en-US" w:bidi="ar-SA"/>
      </w:rPr>
    </w:lvl>
    <w:lvl w:ilvl="4" w:tplc="2C58BAB4">
      <w:numFmt w:val="bullet"/>
      <w:lvlText w:val="•"/>
      <w:lvlJc w:val="left"/>
      <w:pPr>
        <w:ind w:left="4242" w:hanging="284"/>
      </w:pPr>
      <w:rPr>
        <w:rFonts w:hint="default"/>
        <w:lang w:val="en-US" w:eastAsia="en-US" w:bidi="ar-SA"/>
      </w:rPr>
    </w:lvl>
    <w:lvl w:ilvl="5" w:tplc="298C4464">
      <w:numFmt w:val="bullet"/>
      <w:lvlText w:val="•"/>
      <w:lvlJc w:val="left"/>
      <w:pPr>
        <w:ind w:left="5153" w:hanging="284"/>
      </w:pPr>
      <w:rPr>
        <w:rFonts w:hint="default"/>
        <w:lang w:val="en-US" w:eastAsia="en-US" w:bidi="ar-SA"/>
      </w:rPr>
    </w:lvl>
    <w:lvl w:ilvl="6" w:tplc="06043BDA">
      <w:numFmt w:val="bullet"/>
      <w:lvlText w:val="•"/>
      <w:lvlJc w:val="left"/>
      <w:pPr>
        <w:ind w:left="6063" w:hanging="284"/>
      </w:pPr>
      <w:rPr>
        <w:rFonts w:hint="default"/>
        <w:lang w:val="en-US" w:eastAsia="en-US" w:bidi="ar-SA"/>
      </w:rPr>
    </w:lvl>
    <w:lvl w:ilvl="7" w:tplc="A78C1A5E">
      <w:numFmt w:val="bullet"/>
      <w:lvlText w:val="•"/>
      <w:lvlJc w:val="left"/>
      <w:pPr>
        <w:ind w:left="6974" w:hanging="284"/>
      </w:pPr>
      <w:rPr>
        <w:rFonts w:hint="default"/>
        <w:lang w:val="en-US" w:eastAsia="en-US" w:bidi="ar-SA"/>
      </w:rPr>
    </w:lvl>
    <w:lvl w:ilvl="8" w:tplc="D20CC2BE">
      <w:numFmt w:val="bullet"/>
      <w:lvlText w:val="•"/>
      <w:lvlJc w:val="left"/>
      <w:pPr>
        <w:ind w:left="7885" w:hanging="284"/>
      </w:pPr>
      <w:rPr>
        <w:rFonts w:hint="default"/>
        <w:lang w:val="en-US" w:eastAsia="en-US" w:bidi="ar-SA"/>
      </w:rPr>
    </w:lvl>
  </w:abstractNum>
  <w:abstractNum w:abstractNumId="5" w15:restartNumberingAfterBreak="0">
    <w:nsid w:val="5BAF1B54"/>
    <w:multiLevelType w:val="hybridMultilevel"/>
    <w:tmpl w:val="56986174"/>
    <w:lvl w:ilvl="0" w:tplc="329E67F4">
      <w:start w:val="1"/>
      <w:numFmt w:val="lowerLetter"/>
      <w:lvlText w:val="%1."/>
      <w:lvlJc w:val="left"/>
      <w:pPr>
        <w:ind w:left="746" w:hanging="428"/>
      </w:pPr>
      <w:rPr>
        <w:rFonts w:ascii="Times New Roman" w:eastAsia="Times New Roman" w:hAnsi="Times New Roman" w:cs="Times New Roman" w:hint="default"/>
        <w:w w:val="90"/>
        <w:sz w:val="24"/>
        <w:szCs w:val="24"/>
        <w:lang w:val="en-US" w:eastAsia="en-US" w:bidi="ar-SA"/>
      </w:rPr>
    </w:lvl>
    <w:lvl w:ilvl="1" w:tplc="99D85F0E">
      <w:numFmt w:val="bullet"/>
      <w:lvlText w:val="•"/>
      <w:lvlJc w:val="left"/>
      <w:pPr>
        <w:ind w:left="1636" w:hanging="428"/>
      </w:pPr>
      <w:rPr>
        <w:rFonts w:hint="default"/>
        <w:lang w:val="en-US" w:eastAsia="en-US" w:bidi="ar-SA"/>
      </w:rPr>
    </w:lvl>
    <w:lvl w:ilvl="2" w:tplc="2A30BA5C">
      <w:numFmt w:val="bullet"/>
      <w:lvlText w:val="•"/>
      <w:lvlJc w:val="left"/>
      <w:pPr>
        <w:ind w:left="2533" w:hanging="428"/>
      </w:pPr>
      <w:rPr>
        <w:rFonts w:hint="default"/>
        <w:lang w:val="en-US" w:eastAsia="en-US" w:bidi="ar-SA"/>
      </w:rPr>
    </w:lvl>
    <w:lvl w:ilvl="3" w:tplc="DE18DA44">
      <w:numFmt w:val="bullet"/>
      <w:lvlText w:val="•"/>
      <w:lvlJc w:val="left"/>
      <w:pPr>
        <w:ind w:left="3429" w:hanging="428"/>
      </w:pPr>
      <w:rPr>
        <w:rFonts w:hint="default"/>
        <w:lang w:val="en-US" w:eastAsia="en-US" w:bidi="ar-SA"/>
      </w:rPr>
    </w:lvl>
    <w:lvl w:ilvl="4" w:tplc="E3A6E41C">
      <w:numFmt w:val="bullet"/>
      <w:lvlText w:val="•"/>
      <w:lvlJc w:val="left"/>
      <w:pPr>
        <w:ind w:left="4326" w:hanging="428"/>
      </w:pPr>
      <w:rPr>
        <w:rFonts w:hint="default"/>
        <w:lang w:val="en-US" w:eastAsia="en-US" w:bidi="ar-SA"/>
      </w:rPr>
    </w:lvl>
    <w:lvl w:ilvl="5" w:tplc="A5F2D5A4">
      <w:numFmt w:val="bullet"/>
      <w:lvlText w:val="•"/>
      <w:lvlJc w:val="left"/>
      <w:pPr>
        <w:ind w:left="5223" w:hanging="428"/>
      </w:pPr>
      <w:rPr>
        <w:rFonts w:hint="default"/>
        <w:lang w:val="en-US" w:eastAsia="en-US" w:bidi="ar-SA"/>
      </w:rPr>
    </w:lvl>
    <w:lvl w:ilvl="6" w:tplc="830ABF1E">
      <w:numFmt w:val="bullet"/>
      <w:lvlText w:val="•"/>
      <w:lvlJc w:val="left"/>
      <w:pPr>
        <w:ind w:left="6119" w:hanging="428"/>
      </w:pPr>
      <w:rPr>
        <w:rFonts w:hint="default"/>
        <w:lang w:val="en-US" w:eastAsia="en-US" w:bidi="ar-SA"/>
      </w:rPr>
    </w:lvl>
    <w:lvl w:ilvl="7" w:tplc="5DA27F68">
      <w:numFmt w:val="bullet"/>
      <w:lvlText w:val="•"/>
      <w:lvlJc w:val="left"/>
      <w:pPr>
        <w:ind w:left="7016" w:hanging="428"/>
      </w:pPr>
      <w:rPr>
        <w:rFonts w:hint="default"/>
        <w:lang w:val="en-US" w:eastAsia="en-US" w:bidi="ar-SA"/>
      </w:rPr>
    </w:lvl>
    <w:lvl w:ilvl="8" w:tplc="470AA032">
      <w:numFmt w:val="bullet"/>
      <w:lvlText w:val="•"/>
      <w:lvlJc w:val="left"/>
      <w:pPr>
        <w:ind w:left="7913" w:hanging="428"/>
      </w:pPr>
      <w:rPr>
        <w:rFonts w:hint="default"/>
        <w:lang w:val="en-US" w:eastAsia="en-US" w:bidi="ar-SA"/>
      </w:rPr>
    </w:lvl>
  </w:abstractNum>
  <w:num w:numId="1" w16cid:durableId="171652414">
    <w:abstractNumId w:val="5"/>
  </w:num>
  <w:num w:numId="2" w16cid:durableId="804273588">
    <w:abstractNumId w:val="3"/>
  </w:num>
  <w:num w:numId="3" w16cid:durableId="1779835882">
    <w:abstractNumId w:val="1"/>
  </w:num>
  <w:num w:numId="4" w16cid:durableId="1694917634">
    <w:abstractNumId w:val="4"/>
  </w:num>
  <w:num w:numId="5" w16cid:durableId="1706103409">
    <w:abstractNumId w:val="0"/>
  </w:num>
  <w:num w:numId="6" w16cid:durableId="7103055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46DC"/>
    <w:rsid w:val="00056D69"/>
    <w:rsid w:val="00061E72"/>
    <w:rsid w:val="000C30A3"/>
    <w:rsid w:val="00183E6C"/>
    <w:rsid w:val="002549CA"/>
    <w:rsid w:val="002771FB"/>
    <w:rsid w:val="002B3A3A"/>
    <w:rsid w:val="003807CE"/>
    <w:rsid w:val="00413AB3"/>
    <w:rsid w:val="00450B80"/>
    <w:rsid w:val="004562C2"/>
    <w:rsid w:val="00462E86"/>
    <w:rsid w:val="00463B98"/>
    <w:rsid w:val="00492D5C"/>
    <w:rsid w:val="004A1F90"/>
    <w:rsid w:val="00516830"/>
    <w:rsid w:val="0052330C"/>
    <w:rsid w:val="0055626A"/>
    <w:rsid w:val="0062158A"/>
    <w:rsid w:val="006B3533"/>
    <w:rsid w:val="006C2D33"/>
    <w:rsid w:val="007220B3"/>
    <w:rsid w:val="00733EEF"/>
    <w:rsid w:val="00746319"/>
    <w:rsid w:val="00750165"/>
    <w:rsid w:val="00772820"/>
    <w:rsid w:val="007D1F86"/>
    <w:rsid w:val="007F6C3D"/>
    <w:rsid w:val="00815EE2"/>
    <w:rsid w:val="0084049D"/>
    <w:rsid w:val="00891222"/>
    <w:rsid w:val="00945BEA"/>
    <w:rsid w:val="00953AB3"/>
    <w:rsid w:val="009D64A7"/>
    <w:rsid w:val="00A40F25"/>
    <w:rsid w:val="00A4765B"/>
    <w:rsid w:val="00A80DAB"/>
    <w:rsid w:val="00AD6B0C"/>
    <w:rsid w:val="00AF346A"/>
    <w:rsid w:val="00B02BFA"/>
    <w:rsid w:val="00B0449F"/>
    <w:rsid w:val="00D836FF"/>
    <w:rsid w:val="00DC03E6"/>
    <w:rsid w:val="00E13132"/>
    <w:rsid w:val="00E74A00"/>
    <w:rsid w:val="00EA46DC"/>
    <w:rsid w:val="00FC44A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C8EB24"/>
  <w15:docId w15:val="{1079C103-6E56-4060-B0B2-A5040033D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31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86"/>
      <w:ind w:left="331" w:right="330"/>
      <w:jc w:val="center"/>
    </w:pPr>
    <w:rPr>
      <w:b/>
      <w:bCs/>
      <w:sz w:val="28"/>
      <w:szCs w:val="28"/>
    </w:rPr>
  </w:style>
  <w:style w:type="paragraph" w:styleId="ListParagraph">
    <w:name w:val="List Paragraph"/>
    <w:basedOn w:val="Normal"/>
    <w:uiPriority w:val="1"/>
    <w:qFormat/>
    <w:pPr>
      <w:ind w:left="602" w:hanging="284"/>
      <w:jc w:val="both"/>
    </w:pPr>
  </w:style>
  <w:style w:type="paragraph" w:customStyle="1" w:styleId="TableParagraph">
    <w:name w:val="Table Paragraph"/>
    <w:basedOn w:val="Normal"/>
    <w:uiPriority w:val="1"/>
    <w:qFormat/>
    <w:pPr>
      <w:spacing w:line="251" w:lineRule="exact"/>
    </w:pPr>
  </w:style>
  <w:style w:type="paragraph" w:styleId="Header">
    <w:name w:val="header"/>
    <w:basedOn w:val="Normal"/>
    <w:link w:val="HeaderChar"/>
    <w:uiPriority w:val="99"/>
    <w:unhideWhenUsed/>
    <w:rsid w:val="006C2D33"/>
    <w:pPr>
      <w:tabs>
        <w:tab w:val="center" w:pos="4513"/>
        <w:tab w:val="right" w:pos="9026"/>
      </w:tabs>
    </w:pPr>
  </w:style>
  <w:style w:type="character" w:customStyle="1" w:styleId="HeaderChar">
    <w:name w:val="Header Char"/>
    <w:basedOn w:val="DefaultParagraphFont"/>
    <w:link w:val="Header"/>
    <w:uiPriority w:val="99"/>
    <w:rsid w:val="006C2D33"/>
    <w:rPr>
      <w:rFonts w:ascii="Times New Roman" w:eastAsia="Times New Roman" w:hAnsi="Times New Roman" w:cs="Times New Roman"/>
    </w:rPr>
  </w:style>
  <w:style w:type="paragraph" w:styleId="Footer">
    <w:name w:val="footer"/>
    <w:basedOn w:val="Normal"/>
    <w:link w:val="FooterChar"/>
    <w:uiPriority w:val="99"/>
    <w:unhideWhenUsed/>
    <w:rsid w:val="006C2D33"/>
    <w:pPr>
      <w:tabs>
        <w:tab w:val="center" w:pos="4513"/>
        <w:tab w:val="right" w:pos="9026"/>
      </w:tabs>
    </w:pPr>
  </w:style>
  <w:style w:type="character" w:customStyle="1" w:styleId="FooterChar">
    <w:name w:val="Footer Char"/>
    <w:basedOn w:val="DefaultParagraphFont"/>
    <w:link w:val="Footer"/>
    <w:uiPriority w:val="99"/>
    <w:rsid w:val="006C2D33"/>
    <w:rPr>
      <w:rFonts w:ascii="Times New Roman" w:eastAsia="Times New Roman" w:hAnsi="Times New Roman" w:cs="Times New Roman"/>
    </w:rPr>
  </w:style>
  <w:style w:type="character" w:styleId="Hyperlink">
    <w:name w:val="Hyperlink"/>
    <w:basedOn w:val="DefaultParagraphFont"/>
    <w:uiPriority w:val="99"/>
    <w:unhideWhenUsed/>
    <w:rsid w:val="00183E6C"/>
    <w:rPr>
      <w:color w:val="0000FF" w:themeColor="hyperlink"/>
      <w:u w:val="single"/>
    </w:rPr>
  </w:style>
  <w:style w:type="character" w:customStyle="1" w:styleId="UnresolvedMention1">
    <w:name w:val="Unresolved Mention1"/>
    <w:basedOn w:val="DefaultParagraphFont"/>
    <w:uiPriority w:val="99"/>
    <w:semiHidden/>
    <w:unhideWhenUsed/>
    <w:rsid w:val="00183E6C"/>
    <w:rPr>
      <w:color w:val="605E5C"/>
      <w:shd w:val="clear" w:color="auto" w:fill="E1DFDD"/>
    </w:rPr>
  </w:style>
  <w:style w:type="character" w:styleId="CommentReference">
    <w:name w:val="annotation reference"/>
    <w:basedOn w:val="DefaultParagraphFont"/>
    <w:uiPriority w:val="99"/>
    <w:semiHidden/>
    <w:unhideWhenUsed/>
    <w:rsid w:val="00815EE2"/>
    <w:rPr>
      <w:sz w:val="16"/>
      <w:szCs w:val="16"/>
    </w:rPr>
  </w:style>
  <w:style w:type="paragraph" w:styleId="CommentText">
    <w:name w:val="annotation text"/>
    <w:basedOn w:val="Normal"/>
    <w:link w:val="CommentTextChar"/>
    <w:uiPriority w:val="99"/>
    <w:semiHidden/>
    <w:unhideWhenUsed/>
    <w:rsid w:val="00815EE2"/>
    <w:rPr>
      <w:sz w:val="20"/>
      <w:szCs w:val="20"/>
    </w:rPr>
  </w:style>
  <w:style w:type="character" w:customStyle="1" w:styleId="CommentTextChar">
    <w:name w:val="Comment Text Char"/>
    <w:basedOn w:val="DefaultParagraphFont"/>
    <w:link w:val="CommentText"/>
    <w:uiPriority w:val="99"/>
    <w:semiHidden/>
    <w:rsid w:val="00815EE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15EE2"/>
    <w:rPr>
      <w:b/>
      <w:bCs/>
    </w:rPr>
  </w:style>
  <w:style w:type="character" w:customStyle="1" w:styleId="CommentSubjectChar">
    <w:name w:val="Comment Subject Char"/>
    <w:basedOn w:val="CommentTextChar"/>
    <w:link w:val="CommentSubject"/>
    <w:uiPriority w:val="99"/>
    <w:semiHidden/>
    <w:rsid w:val="00815EE2"/>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15E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5EE2"/>
    <w:rPr>
      <w:rFonts w:ascii="Segoe UI" w:eastAsia="Times New Roman" w:hAnsi="Segoe UI" w:cs="Segoe UI"/>
      <w:sz w:val="18"/>
      <w:szCs w:val="18"/>
    </w:rPr>
  </w:style>
  <w:style w:type="character" w:styleId="UnresolvedMention">
    <w:name w:val="Unresolved Mention"/>
    <w:basedOn w:val="DefaultParagraphFont"/>
    <w:uiPriority w:val="99"/>
    <w:semiHidden/>
    <w:unhideWhenUsed/>
    <w:rsid w:val="004A1F90"/>
    <w:rPr>
      <w:color w:val="605E5C"/>
      <w:shd w:val="clear" w:color="auto" w:fill="E1DFDD"/>
    </w:rPr>
  </w:style>
  <w:style w:type="paragraph" w:styleId="FootnoteText">
    <w:name w:val="footnote text"/>
    <w:basedOn w:val="Normal"/>
    <w:link w:val="FootnoteTextChar"/>
    <w:uiPriority w:val="99"/>
    <w:semiHidden/>
    <w:unhideWhenUsed/>
    <w:rsid w:val="00AD6B0C"/>
    <w:rPr>
      <w:sz w:val="20"/>
      <w:szCs w:val="20"/>
    </w:rPr>
  </w:style>
  <w:style w:type="character" w:customStyle="1" w:styleId="FootnoteTextChar">
    <w:name w:val="Footnote Text Char"/>
    <w:basedOn w:val="DefaultParagraphFont"/>
    <w:link w:val="FootnoteText"/>
    <w:uiPriority w:val="99"/>
    <w:semiHidden/>
    <w:rsid w:val="00AD6B0C"/>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D6B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4763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u.ayunda@student.undiksha.ac.id*"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indrawan@undiksha.ac.id"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mailto:3agusokagunawan@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ayu.widiasih@student.undiksha.ac.id" TargetMode="Externa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45F3C-781E-4E17-ADA6-8AF595B69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7470</Words>
  <Characters>42579</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KAT KA UNIKOM</dc:creator>
  <cp:lastModifiedBy>dayuayunda@yahoo.co.id</cp:lastModifiedBy>
  <cp:revision>3</cp:revision>
  <dcterms:created xsi:type="dcterms:W3CDTF">2023-11-05T10:01:00Z</dcterms:created>
  <dcterms:modified xsi:type="dcterms:W3CDTF">2023-11-05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3-19T00:00:00Z</vt:filetime>
  </property>
  <property fmtid="{D5CDD505-2E9C-101B-9397-08002B2CF9AE}" pid="3" name="Creator">
    <vt:lpwstr>Microsoft® Word 2010</vt:lpwstr>
  </property>
  <property fmtid="{D5CDD505-2E9C-101B-9397-08002B2CF9AE}" pid="4" name="LastSaved">
    <vt:filetime>2023-10-28T00:00:00Z</vt:filetime>
  </property>
  <property fmtid="{D5CDD505-2E9C-101B-9397-08002B2CF9AE}" pid="5" name="Mendeley Document_1">
    <vt:lpwstr>True</vt:lpwstr>
  </property>
  <property fmtid="{D5CDD505-2E9C-101B-9397-08002B2CF9AE}" pid="6" name="Mendeley Unique User Id_1">
    <vt:lpwstr>04689c1b-2a9e-3120-9caa-94cc9b757d98</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